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0C3975" w14:textId="0522A4CB" w:rsidR="00692974" w:rsidRDefault="002C6B01" w:rsidP="00DF0E0B">
      <w:pPr>
        <w:pStyle w:val="Heading3"/>
        <w:spacing w:line="480" w:lineRule="auto"/>
      </w:pPr>
      <w:bookmarkStart w:id="0" w:name="chapter-3-nascent-seq"/>
      <w:bookmarkEnd w:id="0"/>
      <w:r>
        <w:t xml:space="preserve">Chapter 3: </w:t>
      </w:r>
      <w:r w:rsidR="006755D4">
        <w:t xml:space="preserve">Investigating the dynamics of the embryonic </w:t>
      </w:r>
      <w:proofErr w:type="spellStart"/>
      <w:r w:rsidR="006755D4">
        <w:t>transcriptome</w:t>
      </w:r>
      <w:proofErr w:type="spellEnd"/>
    </w:p>
    <w:p w14:paraId="2CA564EB" w14:textId="77777777" w:rsidR="00692974" w:rsidRDefault="002C6B01" w:rsidP="00DF0E0B">
      <w:pPr>
        <w:pStyle w:val="Heading4"/>
        <w:spacing w:line="480" w:lineRule="auto"/>
      </w:pPr>
      <w:bookmarkStart w:id="1" w:name="michael-chambers"/>
      <w:bookmarkStart w:id="2" w:name="abstract"/>
      <w:bookmarkEnd w:id="1"/>
      <w:bookmarkEnd w:id="2"/>
      <w:r>
        <w:t>Abstract</w:t>
      </w:r>
    </w:p>
    <w:p w14:paraId="601D5FF7" w14:textId="77777777" w:rsidR="00692974" w:rsidRDefault="002C6B01" w:rsidP="00DF0E0B">
      <w:pPr>
        <w:pStyle w:val="Heading4"/>
        <w:spacing w:line="480" w:lineRule="auto"/>
      </w:pPr>
      <w:bookmarkStart w:id="3" w:name="introduction"/>
      <w:bookmarkEnd w:id="3"/>
      <w:r>
        <w:t>Introduction</w:t>
      </w:r>
    </w:p>
    <w:p w14:paraId="58624920" w14:textId="3974E479" w:rsidR="00931F1D" w:rsidRDefault="00DF0E0B" w:rsidP="00DF0E0B">
      <w:pPr>
        <w:pStyle w:val="BodyText"/>
        <w:spacing w:line="480" w:lineRule="auto"/>
      </w:pPr>
      <w:r>
        <w:tab/>
      </w:r>
      <w:r>
        <w:rPr>
          <w:i/>
        </w:rPr>
        <w:t xml:space="preserve">Drosophila </w:t>
      </w:r>
      <w:r>
        <w:t xml:space="preserve">development involves the coordinated expression of a vast number of genes </w:t>
      </w:r>
      <w:r w:rsidR="00AA75CF">
        <w:t>under strict temporal and spatial control</w:t>
      </w:r>
      <w:r w:rsidR="004011C8">
        <w:t xml:space="preserve"> </w:t>
      </w:r>
      <w:r w:rsidR="0093726A">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93726A">
        <w:instrText xml:space="preserve"> ADDIN EN.CITE </w:instrText>
      </w:r>
      <w:r w:rsidR="0093726A">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93726A">
        <w:instrText xml:space="preserve"> ADDIN EN.CITE.DATA </w:instrText>
      </w:r>
      <w:r w:rsidR="0093726A">
        <w:fldChar w:fldCharType="end"/>
      </w:r>
      <w:r w:rsidR="0093726A">
        <w:fldChar w:fldCharType="separate"/>
      </w:r>
      <w:r w:rsidR="0093726A">
        <w:rPr>
          <w:noProof/>
        </w:rPr>
        <w:t>(Brown et al., 2014)</w:t>
      </w:r>
      <w:r w:rsidR="0093726A">
        <w:fldChar w:fldCharType="end"/>
      </w:r>
      <w:r>
        <w:t xml:space="preserve">. </w:t>
      </w:r>
      <w:r w:rsidR="00AA75CF">
        <w:t xml:space="preserve">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rsidR="0093726A">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93726A">
        <w:instrText xml:space="preserve"> ADDIN EN.CITE </w:instrText>
      </w:r>
      <w:r w:rsidR="0093726A">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93726A">
        <w:instrText xml:space="preserve"> ADDIN EN.CITE.DATA </w:instrText>
      </w:r>
      <w:r w:rsidR="0093726A">
        <w:fldChar w:fldCharType="end"/>
      </w:r>
      <w:r w:rsidR="0093726A">
        <w:fldChar w:fldCharType="separate"/>
      </w:r>
      <w:r w:rsidR="0093726A">
        <w:rPr>
          <w:noProof/>
        </w:rPr>
        <w:t>(Graveley et al., 2011)</w:t>
      </w:r>
      <w:r w:rsidR="0093726A">
        <w:fldChar w:fldCharType="end"/>
      </w:r>
      <w:r w:rsidR="00AA75CF">
        <w:t xml:space="preserve"> </w:t>
      </w:r>
      <w:r w:rsidR="0093726A">
        <w:fldChar w:fldCharType="begin"/>
      </w:r>
      <w:r w:rsidR="0093726A">
        <w:instrText xml:space="preserve"> ADDIN EN.CITE &lt;EndNote&gt;&lt;Cite&gt;&lt;Author&gt;De Renzis&lt;/Author&gt;&lt;Year&gt;2007&lt;/Year&gt;&lt;RecNum&gt;3149&lt;/RecNum&gt;&lt;DisplayText&gt;(De Renzis et al., 2007)&lt;/DisplayText&gt;&lt;record&gt;&lt;rec-number&gt;3149&lt;/rec-number&gt;&lt;foreign-keys&gt;&lt;key app="EN" db-id="txpdr0vslpwzage5afxvdv2xds5vfp9zsafw" timestamp="1447035589"&gt;3149&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rsidR="0093726A">
        <w:fldChar w:fldCharType="separate"/>
      </w:r>
      <w:r w:rsidR="0093726A">
        <w:rPr>
          <w:noProof/>
        </w:rPr>
        <w:t>(De Renzis et al., 2007)</w:t>
      </w:r>
      <w:r w:rsidR="0093726A">
        <w:fldChar w:fldCharType="end"/>
      </w:r>
      <w:r w:rsidR="00AA75CF">
        <w:t xml:space="preserve">. </w:t>
      </w:r>
      <w:r w:rsidR="00207E2F">
        <w:t xml:space="preserve">Of these, at least 1,000 are expressed in a spatially constricted manner </w:t>
      </w:r>
      <w:r w:rsidR="0093726A">
        <w:fldChar w:fldCharType="begin"/>
      </w:r>
      <w:r w:rsidR="0093726A">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rsidR="0093726A">
        <w:fldChar w:fldCharType="separate"/>
      </w:r>
      <w:r w:rsidR="0093726A">
        <w:rPr>
          <w:noProof/>
        </w:rPr>
        <w:t>(Tomancak et al., 2002)</w:t>
      </w:r>
      <w:r w:rsidR="0093726A">
        <w:fldChar w:fldCharType="end"/>
      </w:r>
      <w:r w:rsidR="00207E2F">
        <w:t xml:space="preserve">. </w:t>
      </w:r>
      <w:r w:rsidR="0041031A">
        <w:t>Regulatory systems go to great lengths to minimize even relatively slight stochastic changes in expression</w:t>
      </w:r>
      <w:r w:rsidR="004B1FFD">
        <w:t xml:space="preserve">, which can nevertheless have a negative effect on viability </w:t>
      </w:r>
      <w:r w:rsidR="0093726A">
        <w:fldChar w:fldCharType="begin"/>
      </w:r>
      <w:r w:rsidR="0093726A">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rsidR="0093726A">
        <w:fldChar w:fldCharType="separate"/>
      </w:r>
      <w:r w:rsidR="0093726A">
        <w:rPr>
          <w:noProof/>
        </w:rPr>
        <w:t>(Perry et al., 2010)</w:t>
      </w:r>
      <w:r w:rsidR="0093726A">
        <w:fldChar w:fldCharType="end"/>
      </w:r>
      <w:r w:rsidR="004B1FFD">
        <w:t>.</w:t>
      </w:r>
      <w:r w:rsidR="00E75EF2">
        <w:t xml:space="preserve"> Additional processes influencing mRNA abundance are also tightly controlled, with regulated degradation pathways resulting in significant and transcript-specific differences in the kinetics of mRNA decay in the embryo</w:t>
      </w:r>
      <w:r w:rsidR="00E75EF2" w:rsidRPr="00E75EF2">
        <w:t xml:space="preserve"> </w:t>
      </w:r>
      <w:r w:rsidR="0093726A">
        <w:fldChar w:fldCharType="begin"/>
      </w:r>
      <w:r w:rsidR="0093726A">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rsidR="0093726A">
        <w:fldChar w:fldCharType="separate"/>
      </w:r>
      <w:r w:rsidR="0093726A">
        <w:rPr>
          <w:noProof/>
        </w:rPr>
        <w:t>(Thomsen et al., 2010)</w:t>
      </w:r>
      <w:r w:rsidR="0093726A">
        <w:fldChar w:fldCharType="end"/>
      </w:r>
      <w:r w:rsidR="00E75EF2">
        <w:t xml:space="preserve">. </w:t>
      </w:r>
      <w:r w:rsidR="004B1FFD">
        <w:t xml:space="preserve"> Ideally, accurate and quantitative measurements of protein abundance could be utilized to investigate the mechanics of development, but lacking such a technique, mRNA abundance is often substituted as a measurement </w:t>
      </w:r>
      <w:r w:rsidR="008E6909">
        <w:t xml:space="preserve">providing a strong correlation with protein abundance </w:t>
      </w:r>
      <w:r w:rsidR="0093726A">
        <w:fldChar w:fldCharType="begin"/>
      </w:r>
      <w:r w:rsidR="0093726A">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rsidR="0093726A">
        <w:fldChar w:fldCharType="separate"/>
      </w:r>
      <w:r w:rsidR="0093726A">
        <w:rPr>
          <w:noProof/>
        </w:rPr>
        <w:t>(Fu et al., 2009)</w:t>
      </w:r>
      <w:r w:rsidR="0093726A">
        <w:fldChar w:fldCharType="end"/>
      </w:r>
      <w:r w:rsidR="008E6909">
        <w:t xml:space="preserve">. </w:t>
      </w:r>
    </w:p>
    <w:p w14:paraId="10F95737" w14:textId="64F98F3D" w:rsidR="002534AA" w:rsidRDefault="00612FFD" w:rsidP="005E5117">
      <w:pPr>
        <w:pStyle w:val="BodyText"/>
        <w:spacing w:line="480" w:lineRule="auto"/>
      </w:pPr>
      <w:r>
        <w:tab/>
        <w:t xml:space="preserve">A complicating factor in the interpretation of </w:t>
      </w:r>
      <w:proofErr w:type="spellStart"/>
      <w:r>
        <w:t>transcriptome</w:t>
      </w:r>
      <w:proofErr w:type="spellEnd"/>
      <w:r>
        <w:t xml:space="preserve"> data from </w:t>
      </w:r>
      <w:r w:rsidR="00742CD1">
        <w:t>the early</w:t>
      </w:r>
      <w:r>
        <w:t xml:space="preserve"> </w:t>
      </w:r>
      <w:r>
        <w:rPr>
          <w:i/>
        </w:rPr>
        <w:t xml:space="preserve">Drosophila </w:t>
      </w:r>
      <w:r>
        <w:t xml:space="preserve">embryo arises from the significant effects of </w:t>
      </w:r>
      <w:proofErr w:type="gramStart"/>
      <w:r>
        <w:t>maternally-contributed</w:t>
      </w:r>
      <w:proofErr w:type="gramEnd"/>
      <w:r>
        <w:t xml:space="preserve"> mRNAs and </w:t>
      </w:r>
      <w:r>
        <w:lastRenderedPageBreak/>
        <w:t>the timeline of activation of the zygotic genome. This latter process, the maternal-to-zygotic transition (MZT) is a common feature of animal developm</w:t>
      </w:r>
      <w:r w:rsidR="008B7B7F">
        <w:t>ent</w:t>
      </w:r>
      <w:r>
        <w:t xml:space="preserve"> and encompasses a cascade of processes whereby widespread </w:t>
      </w:r>
      <w:r w:rsidR="008B7B7F">
        <w:t>alterations to the chromatin landscape are engendered by the activity of pioneering transcription factors</w:t>
      </w:r>
      <w:r w:rsidR="00742CD1">
        <w:t xml:space="preserve"> </w:t>
      </w:r>
      <w:r w:rsidR="0093726A">
        <w:fldChar w:fldCharType="begin"/>
      </w:r>
      <w:r w:rsidR="0093726A">
        <w:instrText xml:space="preserve"> ADDIN EN.CITE &lt;EndNote&gt;&lt;Cite&gt;&lt;Author&gt;Tadros&lt;/Author&gt;&lt;Year&gt;2009&lt;/Year&gt;&lt;RecNum&gt;3146&lt;/RecNum&gt;&lt;DisplayText&gt;(Tadros and Lipshitz, 2009)&lt;/DisplayText&gt;&lt;record&gt;&lt;rec-number&gt;3146&lt;/rec-number&gt;&lt;foreign-keys&gt;&lt;key app="EN" db-id="txpdr0vslpwzage5afxvdv2xds5vfp9zsafw" timestamp="1447033951"&gt;3146&lt;/key&gt;&lt;/foreign-keys&gt;&lt;ref-type name="Journal Article"&gt;17&lt;/ref-type&gt;&lt;contributors&gt;&lt;authors&gt;&lt;author&gt;Tadros, W.&lt;/author&gt;&lt;author&gt;Lipshitz, H. D.&lt;/author&gt;&lt;/authors&gt;&lt;/contributors&gt;&lt;auth-address&gt;Department of Molecular Genetics, University of Toronto, 1 King&amp;apos;s College Circle, Toronto, Ontario, Canada.&lt;/auth-address&gt;&lt;titles&gt;&lt;title&gt;The maternal-to-zygotic transition: a play in two acts&lt;/title&gt;&lt;secondary-title&gt;Development&lt;/secondary-title&gt;&lt;/titles&gt;&lt;periodical&gt;&lt;full-title&gt;Development&lt;/full-title&gt;&lt;/periodical&gt;&lt;pages&gt;3033-42&lt;/pages&gt;&lt;volume&gt;136&lt;/volume&gt;&lt;number&gt;18&lt;/number&gt;&lt;keywords&gt;&lt;keyword&gt;Animals&lt;/keyword&gt;&lt;keyword&gt;Chromatin/metabolism&lt;/keyword&gt;&lt;keyword&gt;*Embryo, Mammalian/anatomy &amp;amp; histology/physiology&lt;/keyword&gt;&lt;keyword&gt;Embryonic Development/*physiology&lt;/keyword&gt;&lt;keyword&gt;Gene Expression Profiling&lt;/keyword&gt;&lt;keyword&gt;RNA, Messenger, Stored/genetics/metabolism&lt;/keyword&gt;&lt;keyword&gt;Transcriptional Activation&lt;/keyword&gt;&lt;/keywords&gt;&lt;dates&gt;&lt;year&gt;2009&lt;/year&gt;&lt;pub-dates&gt;&lt;date&gt;Sep&lt;/date&gt;&lt;/pub-dates&gt;&lt;/dates&gt;&lt;isbn&gt;1477-9129 (Electronic)&amp;#xD;0950-1991 (Linking)&lt;/isbn&gt;&lt;accession-num&gt;19700615&lt;/accession-num&gt;&lt;urls&gt;&lt;related-urls&gt;&lt;url&gt;http://www.ncbi.nlm.nih.gov/pubmed/19700615&lt;/url&gt;&lt;/related-urls&gt;&lt;/urls&gt;&lt;electronic-resource-num&gt;10.1242/dev.033183&lt;/electronic-resource-num&gt;&lt;/record&gt;&lt;/Cite&gt;&lt;/EndNote&gt;</w:instrText>
      </w:r>
      <w:r w:rsidR="0093726A">
        <w:fldChar w:fldCharType="separate"/>
      </w:r>
      <w:r w:rsidR="0093726A">
        <w:rPr>
          <w:noProof/>
        </w:rPr>
        <w:t>(Tadros and Lipshitz, 2009)</w:t>
      </w:r>
      <w:r w:rsidR="0093726A">
        <w:fldChar w:fldCharType="end"/>
      </w:r>
      <w:r w:rsidR="008B7B7F">
        <w:t xml:space="preserve"> </w:t>
      </w:r>
      <w:r w:rsidR="0093726A">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rsidR="0093726A">
        <w:instrText xml:space="preserve"> ADDIN EN.CITE </w:instrText>
      </w:r>
      <w:r w:rsidR="0093726A">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rsidR="0093726A">
        <w:instrText xml:space="preserve"> ADDIN EN.CITE.DATA </w:instrText>
      </w:r>
      <w:r w:rsidR="0093726A">
        <w:fldChar w:fldCharType="end"/>
      </w:r>
      <w:r w:rsidR="0093726A">
        <w:fldChar w:fldCharType="separate"/>
      </w:r>
      <w:r w:rsidR="0093726A">
        <w:rPr>
          <w:noProof/>
        </w:rPr>
        <w:t>(Li et al., 2014)</w:t>
      </w:r>
      <w:r w:rsidR="0093726A">
        <w:fldChar w:fldCharType="end"/>
      </w:r>
      <w:r w:rsidR="008B7B7F">
        <w:t xml:space="preserve">. In </w:t>
      </w:r>
      <w:r w:rsidR="008B7B7F">
        <w:rPr>
          <w:i/>
        </w:rPr>
        <w:t xml:space="preserve">Drosophila, </w:t>
      </w:r>
      <w:r w:rsidR="008B7B7F">
        <w:t xml:space="preserve">the zinc-finger TF Zelda is a well-studied example of such a pioneering factor </w:t>
      </w:r>
      <w:r w:rsidR="0093726A">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rsidR="0093726A">
        <w:instrText xml:space="preserve"> ADDIN EN.CITE </w:instrText>
      </w:r>
      <w:r w:rsidR="0093726A">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rsidR="0093726A">
        <w:instrText xml:space="preserve"> ADDIN EN.CITE.DATA </w:instrText>
      </w:r>
      <w:r w:rsidR="0093726A">
        <w:fldChar w:fldCharType="end"/>
      </w:r>
      <w:r w:rsidR="0093726A">
        <w:fldChar w:fldCharType="separate"/>
      </w:r>
      <w:r w:rsidR="0093726A">
        <w:rPr>
          <w:noProof/>
        </w:rPr>
        <w:t>(Liang et al., 2008)</w:t>
      </w:r>
      <w:r w:rsidR="0093726A">
        <w:fldChar w:fldCharType="end"/>
      </w:r>
      <w:r w:rsidR="00CB74DC">
        <w:t xml:space="preserve"> </w:t>
      </w:r>
      <w:r w:rsidR="0093726A">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rsidR="0093726A">
        <w:instrText xml:space="preserve"> ADDIN EN.CITE </w:instrText>
      </w:r>
      <w:r w:rsidR="0093726A">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rsidR="0093726A">
        <w:instrText xml:space="preserve"> ADDIN EN.CITE.DATA </w:instrText>
      </w:r>
      <w:r w:rsidR="0093726A">
        <w:fldChar w:fldCharType="end"/>
      </w:r>
      <w:r w:rsidR="0093726A">
        <w:fldChar w:fldCharType="separate"/>
      </w:r>
      <w:r w:rsidR="0093726A">
        <w:rPr>
          <w:noProof/>
        </w:rPr>
        <w:t>(Harrison et al., 2011)</w:t>
      </w:r>
      <w:r w:rsidR="0093726A">
        <w:fldChar w:fldCharType="end"/>
      </w:r>
      <w:r w:rsidR="00CB74DC">
        <w:t xml:space="preserve"> </w:t>
      </w:r>
      <w:r w:rsidR="0093726A">
        <w:fldChar w:fldCharType="begin"/>
      </w:r>
      <w:r w:rsidR="0093726A">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rsidR="0093726A">
        <w:fldChar w:fldCharType="separate"/>
      </w:r>
      <w:r w:rsidR="0093726A">
        <w:rPr>
          <w:noProof/>
        </w:rPr>
        <w:t>(Xu et al., 2014)</w:t>
      </w:r>
      <w:r w:rsidR="0093726A">
        <w:fldChar w:fldCharType="end"/>
      </w:r>
      <w:r w:rsidR="008B7B7F">
        <w:t xml:space="preserve">. </w:t>
      </w:r>
      <w:r w:rsidR="00742CD1">
        <w:t xml:space="preserve">In most animals, the MZT process consists of two distinct stages. An initial “minor wave” of activation becomes significant at ~1.5 hours post-fertilization in </w:t>
      </w:r>
      <w:r w:rsidR="00742CD1">
        <w:rPr>
          <w:i/>
        </w:rPr>
        <w:t>Drosophila</w:t>
      </w:r>
      <w:r w:rsidR="00742CD1">
        <w:t xml:space="preserve">, followed by a more rapid and synchronous “major wave” at ~2.5 hours </w:t>
      </w:r>
      <w:r w:rsidR="0093726A">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93726A">
        <w:instrText xml:space="preserve"> ADDIN EN.CITE </w:instrText>
      </w:r>
      <w:r w:rsidR="0093726A">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93726A">
        <w:instrText xml:space="preserve"> ADDIN EN.CITE.DATA </w:instrText>
      </w:r>
      <w:r w:rsidR="0093726A">
        <w:fldChar w:fldCharType="end"/>
      </w:r>
      <w:r w:rsidR="0093726A">
        <w:fldChar w:fldCharType="separate"/>
      </w:r>
      <w:r w:rsidR="0093726A">
        <w:rPr>
          <w:noProof/>
        </w:rPr>
        <w:t>(Pritchard and Schubiger, 1996)</w:t>
      </w:r>
      <w:r w:rsidR="0093726A">
        <w:fldChar w:fldCharType="end"/>
      </w:r>
      <w:r w:rsidR="00742CD1">
        <w:t xml:space="preserve">. During this time the majority of the </w:t>
      </w:r>
      <w:proofErr w:type="gramStart"/>
      <w:r w:rsidR="00742CD1">
        <w:t>maternally-contributed</w:t>
      </w:r>
      <w:proofErr w:type="gramEnd"/>
      <w:r w:rsidR="00742CD1">
        <w:t xml:space="preserve"> </w:t>
      </w:r>
      <w:proofErr w:type="spellStart"/>
      <w:r w:rsidR="00742CD1">
        <w:t>transcriptome</w:t>
      </w:r>
      <w:proofErr w:type="spellEnd"/>
      <w:r w:rsidR="00742CD1">
        <w:t xml:space="preserve"> is destabilized and undergoes coordinated degradation </w:t>
      </w:r>
      <w:r w:rsidR="0093726A">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93726A">
        <w:instrText xml:space="preserve"> ADDIN EN.CITE </w:instrText>
      </w:r>
      <w:r w:rsidR="0093726A">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93726A">
        <w:instrText xml:space="preserve"> ADDIN EN.CITE.DATA </w:instrText>
      </w:r>
      <w:r w:rsidR="0093726A">
        <w:fldChar w:fldCharType="end"/>
      </w:r>
      <w:r w:rsidR="0093726A">
        <w:fldChar w:fldCharType="separate"/>
      </w:r>
      <w:r w:rsidR="0093726A">
        <w:rPr>
          <w:noProof/>
        </w:rPr>
        <w:t>(Benoit et al., 2009; Tadros et al., 2007)</w:t>
      </w:r>
      <w:r w:rsidR="0093726A">
        <w:fldChar w:fldCharType="end"/>
      </w:r>
      <w:r w:rsidR="00742CD1">
        <w:t>.</w:t>
      </w:r>
    </w:p>
    <w:p w14:paraId="784EE4D0" w14:textId="04C17B21" w:rsidR="005E5117" w:rsidRDefault="002534AA" w:rsidP="005E5117">
      <w:pPr>
        <w:spacing w:line="480" w:lineRule="auto"/>
      </w:pPr>
      <w:r>
        <w:tab/>
      </w:r>
      <w:r w:rsidR="00E75EF2">
        <w:t xml:space="preserve">As mRNA abundance is a complex process, determined by the integrative inputs of the rates of transcription, processing, and degradation, measuring the rates of transcription in a </w:t>
      </w:r>
      <w:proofErr w:type="gramStart"/>
      <w:r w:rsidR="00E75EF2">
        <w:t>temporally-discriminate</w:t>
      </w:r>
      <w:proofErr w:type="gramEnd"/>
      <w:r w:rsidR="00E75EF2">
        <w:t xml:space="preserve"> manner becomes challenging in an evolving system such as the embryo. </w:t>
      </w:r>
      <w:r w:rsidR="005E5117">
        <w:t>A number of techniques have been proposed to address this question, one popular technique being the direct sequencing of RNA populations enriched for nascent and chromatin-associated RNAs (nascent-</w:t>
      </w:r>
      <w:proofErr w:type="spellStart"/>
      <w:r w:rsidR="005E5117">
        <w:t>seq</w:t>
      </w:r>
      <w:proofErr w:type="spellEnd"/>
      <w:r w:rsidR="005E5117">
        <w:t>). Nascent RNA-</w:t>
      </w:r>
      <w:proofErr w:type="spellStart"/>
      <w:r w:rsidR="005E5117">
        <w:t>seq</w:t>
      </w:r>
      <w:proofErr w:type="spellEnd"/>
      <w:r w:rsidR="005E5117">
        <w:t>, or nascent-</w:t>
      </w:r>
      <w:proofErr w:type="spellStart"/>
      <w:r w:rsidR="005E5117">
        <w:t>seq</w:t>
      </w:r>
      <w:proofErr w:type="spellEnd"/>
      <w:r w:rsidR="005E5117">
        <w:t xml:space="preserve">, has been </w:t>
      </w:r>
      <w:r w:rsidR="009E4EB0">
        <w:t>shown to be</w:t>
      </w:r>
      <w:r w:rsidR="005E5117">
        <w:t xml:space="preserv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w:t>
      </w:r>
      <w:r w:rsidR="009E4EB0">
        <w:t>ciated, and therefore enriched for transcripts undergoing active elongation</w:t>
      </w:r>
      <w:r w:rsidR="005E5117">
        <w:t xml:space="preserve">. By using this method in </w:t>
      </w:r>
      <w:r w:rsidR="005E5117">
        <w:rPr>
          <w:i/>
        </w:rPr>
        <w:t>Drosophila melanogaster</w:t>
      </w:r>
      <w:r w:rsidR="005E5117">
        <w:t xml:space="preserve"> embryos, we seek to obtain a timeline of transcriptional activation and repression to a high </w:t>
      </w:r>
      <w:r w:rsidR="005E5117">
        <w:lastRenderedPageBreak/>
        <w:t xml:space="preserve">degree of temporal accuracy, which will aid us in identifying genes regulated by Groucho as well as the timeframes over which this regulatory ability is exercised. </w:t>
      </w:r>
    </w:p>
    <w:p w14:paraId="05ACEC36" w14:textId="688A6141" w:rsidR="005E5117" w:rsidRDefault="005E5117" w:rsidP="005E5117">
      <w:pPr>
        <w:spacing w:line="480" w:lineRule="auto"/>
      </w:pPr>
      <w:r>
        <w:tab/>
        <w:t>Nascent-</w:t>
      </w:r>
      <w:proofErr w:type="spellStart"/>
      <w:r>
        <w:t>seq</w:t>
      </w:r>
      <w:proofErr w:type="spellEnd"/>
      <w:r>
        <w:t xml:space="preserve"> has been successfully applied to track the transcriptional changes in a number of biological contexts, including macrophages</w:t>
      </w:r>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as well as in adult </w:t>
      </w:r>
      <w:r>
        <w:rPr>
          <w:i/>
        </w:rPr>
        <w:t xml:space="preserve">D. melanogaster </w:t>
      </w:r>
      <w:r>
        <w:t xml:space="preserve">tissues to analyze the prevalence of </w:t>
      </w:r>
      <w:proofErr w:type="spellStart"/>
      <w:r>
        <w:t>cotranscriptional</w:t>
      </w:r>
      <w:proofErr w:type="spellEnd"/>
      <w:r>
        <w:t xml:space="preserve"> splicing</w:t>
      </w:r>
      <w:r w:rsidR="00D7635C">
        <w:t xml:space="preserve"> </w:t>
      </w:r>
      <w:r w:rsidR="0093726A">
        <w:fldChar w:fldCharType="begin"/>
      </w:r>
      <w:r w:rsidR="0093726A">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93726A">
        <w:fldChar w:fldCharType="separate"/>
      </w:r>
      <w:r w:rsidR="0093726A">
        <w:rPr>
          <w:noProof/>
        </w:rPr>
        <w:t>(Khodor et al., 2011)</w:t>
      </w:r>
      <w:r w:rsidR="0093726A">
        <w:fldChar w:fldCharType="end"/>
      </w:r>
      <w:r w:rsidR="00D25519">
        <w:t>, as well as circadian transcript cycling</w:t>
      </w:r>
      <w:r w:rsidR="0093726A">
        <w:fldChar w:fldCharType="begin"/>
      </w:r>
      <w:r w:rsidR="0093726A">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rsidR="0093726A">
        <w:fldChar w:fldCharType="separate"/>
      </w:r>
      <w:r w:rsidR="0093726A">
        <w:rPr>
          <w:noProof/>
        </w:rPr>
        <w:t>(Rodriguez et al., 2013)</w:t>
      </w:r>
      <w:r w:rsidR="0093726A">
        <w:fldChar w:fldCharType="end"/>
      </w:r>
      <w:r w:rsidR="00D25519">
        <w:t>, in which the authors saw significant differences in total mRNA and nascent mRNA levels between non-overlapping ninety minute embryo collections</w:t>
      </w:r>
      <w:r>
        <w:t>.  We have adopted the method to developing embryos, using an established protocol for embryo nuclei isolation</w:t>
      </w:r>
      <w:r w:rsidR="00D7635C">
        <w:t xml:space="preserve"> </w:t>
      </w:r>
      <w:r w:rsidR="0093726A">
        <w:fldChar w:fldCharType="begin"/>
      </w:r>
      <w:r w:rsidR="0093726A">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93726A">
        <w:fldChar w:fldCharType="separate"/>
      </w:r>
      <w:r w:rsidR="0093726A">
        <w:rPr>
          <w:noProof/>
        </w:rPr>
        <w:t>(Nechaev et al., 2010)</w:t>
      </w:r>
      <w:r w:rsidR="0093726A">
        <w:fldChar w:fldCharType="end"/>
      </w:r>
      <w:r>
        <w:t xml:space="preserve"> followed by isolation of a chromatin-associated fraction from these nuclei. Purification of RNA from the chromatin fraction yields a RNA pool significantly enriched for nascent RNA.</w:t>
      </w:r>
    </w:p>
    <w:p w14:paraId="3EB41790" w14:textId="315036F3" w:rsidR="00612FFD" w:rsidRPr="00742CD1" w:rsidRDefault="005E5117" w:rsidP="002C2A48">
      <w:pPr>
        <w:pStyle w:val="BodyText"/>
        <w:spacing w:line="480" w:lineRule="auto"/>
      </w:pPr>
      <w:r>
        <w:tab/>
        <w:t>Integrating this data with whole RNA-</w:t>
      </w:r>
      <w:proofErr w:type="spellStart"/>
      <w:r>
        <w:t>seq</w:t>
      </w:r>
      <w:proofErr w:type="spellEnd"/>
      <w:r>
        <w:t xml:space="preserve"> data will additionally aid in eliminating false-positives from our derived list of Grouch-regulated genes. As Groucho’s ability to repress transcription is regulated both spatially and temporally throughout development, discreet measurements of transcription over time will allow us to more accurately describe and understand Groucho’s multitude roles in fly development.</w:t>
      </w:r>
    </w:p>
    <w:p w14:paraId="4D9C26CB" w14:textId="77777777" w:rsidR="00931F1D" w:rsidRPr="00931F1D" w:rsidRDefault="00931F1D" w:rsidP="002C2A48">
      <w:pPr>
        <w:pStyle w:val="BodyText"/>
        <w:spacing w:line="480" w:lineRule="auto"/>
      </w:pPr>
    </w:p>
    <w:p w14:paraId="61F76357" w14:textId="77777777" w:rsidR="00692974" w:rsidRDefault="002C6B01" w:rsidP="002C2A48">
      <w:pPr>
        <w:pStyle w:val="Heading4"/>
        <w:spacing w:line="480" w:lineRule="auto"/>
      </w:pPr>
      <w:bookmarkStart w:id="4" w:name="materials-methods"/>
      <w:bookmarkEnd w:id="4"/>
      <w:r>
        <w:t>Materials &amp; Methods</w:t>
      </w:r>
    </w:p>
    <w:p w14:paraId="17264EB9" w14:textId="50A1E49A" w:rsidR="002C2A48" w:rsidRDefault="002C2A48" w:rsidP="002C2A48">
      <w:pPr>
        <w:pStyle w:val="BodyText"/>
        <w:spacing w:line="480" w:lineRule="auto"/>
        <w:rPr>
          <w:i/>
        </w:rPr>
      </w:pPr>
      <w:r>
        <w:rPr>
          <w:i/>
        </w:rPr>
        <w:t>Chromatin-associated RNA isolation in embryos</w:t>
      </w:r>
    </w:p>
    <w:p w14:paraId="2234A3F7" w14:textId="58F744D9" w:rsidR="004311A5" w:rsidRPr="00554634" w:rsidRDefault="004311A5" w:rsidP="002C2A48">
      <w:pPr>
        <w:pStyle w:val="BodyText"/>
        <w:spacing w:line="480" w:lineRule="auto"/>
      </w:pPr>
      <w:r>
        <w:lastRenderedPageBreak/>
        <w:t>Wild-type fly embryos were collected in three 2</w:t>
      </w:r>
      <w:proofErr w:type="gramStart"/>
      <w:r>
        <w:t>.5 hour</w:t>
      </w:r>
      <w:proofErr w:type="gramEnd"/>
      <w:r>
        <w:t xml:space="preserve"> cohorts beginning 1.5 hours post-deposition. Between 3 to 5 grams of embryos were utilized for each fractionation. The chromatin-associated RNA isolation protocol was adapted from </w:t>
      </w:r>
      <w:proofErr w:type="spellStart"/>
      <w:r>
        <w:t>Nechaev</w:t>
      </w:r>
      <w:proofErr w:type="spellEnd"/>
      <w:r>
        <w:t xml:space="preserve"> et al. (2010) and </w:t>
      </w:r>
      <w:proofErr w:type="spellStart"/>
      <w:r>
        <w:t>Khodor</w:t>
      </w:r>
      <w:proofErr w:type="spellEnd"/>
      <w:r>
        <w:t xml:space="preserve"> et al. (2011). Embryos were </w:t>
      </w:r>
      <w:proofErr w:type="spellStart"/>
      <w:r>
        <w:t>dechorionated</w:t>
      </w:r>
      <w:proofErr w:type="spellEnd"/>
      <w:r>
        <w:t xml:space="preserve"> in 50% bleach for 90 sec and transferred to a chilled </w:t>
      </w:r>
      <w:proofErr w:type="spellStart"/>
      <w:r>
        <w:t>Dounce</w:t>
      </w:r>
      <w:proofErr w:type="spellEnd"/>
      <w:r>
        <w:t xml:space="preserve"> homogenizer. Embryos were then rinsed </w:t>
      </w:r>
      <w:r w:rsidR="00554634">
        <w:t xml:space="preserve">three times with 5 volumes of homogenization buffer (15 </w:t>
      </w:r>
      <w:proofErr w:type="spellStart"/>
      <w:r w:rsidR="00554634">
        <w:t>mM</w:t>
      </w:r>
      <w:proofErr w:type="spellEnd"/>
      <w:r w:rsidR="00554634">
        <w:t xml:space="preserve"> HEPES-KOH pH 7.6; 10 </w:t>
      </w:r>
      <w:proofErr w:type="spellStart"/>
      <w:r w:rsidR="00554634">
        <w:t>mM</w:t>
      </w:r>
      <w:proofErr w:type="spellEnd"/>
      <w:r w:rsidR="00554634">
        <w:t xml:space="preserve"> </w:t>
      </w:r>
      <w:proofErr w:type="spellStart"/>
      <w:r w:rsidR="00554634">
        <w:t>KCl</w:t>
      </w:r>
      <w:proofErr w:type="spellEnd"/>
      <w:r w:rsidR="00554634">
        <w:t xml:space="preserve">; 3 </w:t>
      </w:r>
      <w:proofErr w:type="spellStart"/>
      <w:r w:rsidR="00554634">
        <w:t>mM</w:t>
      </w:r>
      <w:proofErr w:type="spellEnd"/>
      <w:r w:rsidR="00554634">
        <w:t xml:space="preserve"> CaCl</w:t>
      </w:r>
      <w:r w:rsidR="00554634">
        <w:rPr>
          <w:vertAlign w:val="subscript"/>
        </w:rPr>
        <w:t>2</w:t>
      </w:r>
      <w:r w:rsidR="00554634">
        <w:t xml:space="preserve">; 2 </w:t>
      </w:r>
      <w:proofErr w:type="spellStart"/>
      <w:r w:rsidR="00554634">
        <w:t>mM</w:t>
      </w:r>
      <w:proofErr w:type="spellEnd"/>
      <w:r w:rsidR="00554634">
        <w:t xml:space="preserve"> MgCl</w:t>
      </w:r>
      <w:r w:rsidR="00554634">
        <w:rPr>
          <w:vertAlign w:val="subscript"/>
        </w:rPr>
        <w:t>2</w:t>
      </w:r>
      <w:r w:rsidR="00554634">
        <w:t xml:space="preserve">; 0.1% Triton X-100; 1 </w:t>
      </w:r>
      <w:proofErr w:type="spellStart"/>
      <w:r w:rsidR="00554634">
        <w:t>mM</w:t>
      </w:r>
      <w:proofErr w:type="spellEnd"/>
      <w:r w:rsidR="00554634">
        <w:t xml:space="preserve"> DTT; 0.1 </w:t>
      </w:r>
      <w:proofErr w:type="spellStart"/>
      <w:r w:rsidR="00554634">
        <w:t>mM</w:t>
      </w:r>
      <w:proofErr w:type="spellEnd"/>
      <w:r w:rsidR="00554634">
        <w:t xml:space="preserve"> PMSF; 0.1x </w:t>
      </w:r>
      <w:proofErr w:type="spellStart"/>
      <w:r w:rsidR="00554634">
        <w:t>RNAase</w:t>
      </w:r>
      <w:proofErr w:type="spellEnd"/>
      <w:r w:rsidR="00554634">
        <w:t xml:space="preserve"> inhibitor). Embryos were then suspended in 5 volumes of homogenization buffer containing 0.3M sucrose and </w:t>
      </w:r>
      <w:proofErr w:type="spellStart"/>
      <w:r w:rsidR="00554634">
        <w:t>dounced</w:t>
      </w:r>
      <w:proofErr w:type="spellEnd"/>
      <w:r w:rsidR="00554634">
        <w:t xml:space="preserve"> five times each with loose and tight pestles. Embryo lysate was filtered through 50-micron nylon cell strainer. Clarified lysate was layered over a sucrose cushion gradient consisting of equal volumes of homogenization buffer containing 0.8 and </w:t>
      </w:r>
      <w:proofErr w:type="gramStart"/>
      <w:r w:rsidR="00554634">
        <w:t>1.7M sucrose</w:t>
      </w:r>
      <w:proofErr w:type="gramEnd"/>
      <w:r w:rsidR="00554634">
        <w:t xml:space="preserve"> and centrifuged at 15,000 RCF for 10 min at 4˚C. Pelleted nuclei were </w:t>
      </w:r>
      <w:proofErr w:type="spellStart"/>
      <w:r w:rsidR="00554634">
        <w:t>resuspended</w:t>
      </w:r>
      <w:proofErr w:type="spellEnd"/>
      <w:r w:rsidR="00554634">
        <w:t xml:space="preserve"> in 250 µl of nuclear </w:t>
      </w:r>
      <w:proofErr w:type="spellStart"/>
      <w:r w:rsidR="00554634">
        <w:t>lysis</w:t>
      </w:r>
      <w:proofErr w:type="spellEnd"/>
      <w:r w:rsidR="00554634">
        <w:t xml:space="preserve"> buffer (10 </w:t>
      </w:r>
      <w:proofErr w:type="spellStart"/>
      <w:r w:rsidR="00554634">
        <w:t>mM</w:t>
      </w:r>
      <w:proofErr w:type="spellEnd"/>
      <w:r w:rsidR="00554634">
        <w:t xml:space="preserve"> HEPES-KOH pH 7.6; 100 </w:t>
      </w:r>
      <w:proofErr w:type="spellStart"/>
      <w:r w:rsidR="00554634">
        <w:t>mM</w:t>
      </w:r>
      <w:proofErr w:type="spellEnd"/>
      <w:r w:rsidR="00554634">
        <w:t xml:space="preserve"> </w:t>
      </w:r>
      <w:proofErr w:type="spellStart"/>
      <w:r w:rsidR="00554634">
        <w:t>KCl</w:t>
      </w:r>
      <w:proofErr w:type="spellEnd"/>
      <w:r w:rsidR="00554634">
        <w:t xml:space="preserve">; 0.1 </w:t>
      </w:r>
      <w:proofErr w:type="spellStart"/>
      <w:r w:rsidR="00554634">
        <w:t>mM</w:t>
      </w:r>
      <w:proofErr w:type="spellEnd"/>
      <w:r w:rsidR="00554634">
        <w:t xml:space="preserve"> EDTA; 10% glycerol; 0.15 </w:t>
      </w:r>
      <w:proofErr w:type="spellStart"/>
      <w:r w:rsidR="00554634">
        <w:t>mM</w:t>
      </w:r>
      <w:proofErr w:type="spellEnd"/>
      <w:r w:rsidR="00554634">
        <w:t xml:space="preserve"> </w:t>
      </w:r>
      <w:proofErr w:type="spellStart"/>
      <w:r w:rsidR="00554634">
        <w:t>spermine</w:t>
      </w:r>
      <w:proofErr w:type="spellEnd"/>
      <w:r w:rsidR="00554634">
        <w:t xml:space="preserve">; 0.5 </w:t>
      </w:r>
      <w:proofErr w:type="spellStart"/>
      <w:r w:rsidR="00554634">
        <w:t>mM</w:t>
      </w:r>
      <w:proofErr w:type="spellEnd"/>
      <w:r w:rsidR="00554634">
        <w:t xml:space="preserve"> </w:t>
      </w:r>
      <w:proofErr w:type="spellStart"/>
      <w:r w:rsidR="00554634">
        <w:t>spermidine</w:t>
      </w:r>
      <w:proofErr w:type="spellEnd"/>
      <w:r w:rsidR="00554634">
        <w:t xml:space="preserve">; 0.1 </w:t>
      </w:r>
      <w:proofErr w:type="spellStart"/>
      <w:r w:rsidR="00554634">
        <w:t>mM</w:t>
      </w:r>
      <w:proofErr w:type="spellEnd"/>
      <w:r w:rsidR="00554634">
        <w:t xml:space="preserve"> </w:t>
      </w:r>
      <w:proofErr w:type="spellStart"/>
      <w:r w:rsidR="00554634">
        <w:t>NaF</w:t>
      </w:r>
      <w:proofErr w:type="spellEnd"/>
      <w:r w:rsidR="00554634">
        <w:t xml:space="preserve">; 0.1 </w:t>
      </w:r>
      <w:proofErr w:type="spellStart"/>
      <w:r w:rsidR="00554634">
        <w:t>mM</w:t>
      </w:r>
      <w:proofErr w:type="spellEnd"/>
      <w:r w:rsidR="00554634">
        <w:t xml:space="preserve"> Na</w:t>
      </w:r>
      <w:r w:rsidR="00554634">
        <w:rPr>
          <w:vertAlign w:val="subscript"/>
        </w:rPr>
        <w:t>3</w:t>
      </w:r>
      <w:r w:rsidR="00554634">
        <w:t>VO</w:t>
      </w:r>
      <w:r w:rsidR="00554634">
        <w:rPr>
          <w:vertAlign w:val="subscript"/>
        </w:rPr>
        <w:t>4</w:t>
      </w:r>
      <w:r w:rsidR="00554634">
        <w:t xml:space="preserve">; 0.1 </w:t>
      </w:r>
      <w:proofErr w:type="spellStart"/>
      <w:r w:rsidR="00554634">
        <w:t>mM</w:t>
      </w:r>
      <w:proofErr w:type="spellEnd"/>
      <w:r w:rsidR="00554634">
        <w:t xml:space="preserve"> ZnCl</w:t>
      </w:r>
      <w:r w:rsidR="00554634">
        <w:rPr>
          <w:vertAlign w:val="subscript"/>
        </w:rPr>
        <w:t>2</w:t>
      </w:r>
      <w:r w:rsidR="00554634">
        <w:t xml:space="preserve">; 1 </w:t>
      </w:r>
      <w:proofErr w:type="spellStart"/>
      <w:r w:rsidR="00554634">
        <w:t>mM</w:t>
      </w:r>
      <w:proofErr w:type="spellEnd"/>
      <w:r w:rsidR="00554634">
        <w:t xml:space="preserve"> DTT; 0.1 </w:t>
      </w:r>
      <w:proofErr w:type="spellStart"/>
      <w:r w:rsidR="00554634">
        <w:t>mM</w:t>
      </w:r>
      <w:proofErr w:type="spellEnd"/>
      <w:r w:rsidR="00554634">
        <w:t xml:space="preserve"> PMSF; 1x </w:t>
      </w:r>
      <w:proofErr w:type="spellStart"/>
      <w:r w:rsidR="00554634">
        <w:t>RNAase</w:t>
      </w:r>
      <w:proofErr w:type="spellEnd"/>
      <w:r w:rsidR="00554634">
        <w:t xml:space="preserve"> inhibitor). </w:t>
      </w:r>
      <w:r w:rsidR="00636044">
        <w:t xml:space="preserve">While gently </w:t>
      </w:r>
      <w:proofErr w:type="spellStart"/>
      <w:r w:rsidR="00636044">
        <w:t>vortexing</w:t>
      </w:r>
      <w:proofErr w:type="spellEnd"/>
      <w:r w:rsidR="00636044">
        <w:t xml:space="preserve">, an equal volume of NUN buffer (25 </w:t>
      </w:r>
      <w:proofErr w:type="spellStart"/>
      <w:r w:rsidR="00636044">
        <w:t>mM</w:t>
      </w:r>
      <w:proofErr w:type="spellEnd"/>
      <w:r w:rsidR="00636044">
        <w:t xml:space="preserve"> HEPES-KOH pH 7.6; 300 </w:t>
      </w:r>
      <w:proofErr w:type="spellStart"/>
      <w:r w:rsidR="00636044">
        <w:t>mM</w:t>
      </w:r>
      <w:proofErr w:type="spellEnd"/>
      <w:r w:rsidR="00636044">
        <w:t xml:space="preserve"> </w:t>
      </w:r>
      <w:proofErr w:type="spellStart"/>
      <w:r w:rsidR="00636044">
        <w:t>NaCl</w:t>
      </w:r>
      <w:proofErr w:type="spellEnd"/>
      <w:r w:rsidR="00636044">
        <w:t xml:space="preserve">; 1M urea; 1% NP-40; 1 </w:t>
      </w:r>
      <w:proofErr w:type="spellStart"/>
      <w:r w:rsidR="00636044">
        <w:t>mM</w:t>
      </w:r>
      <w:proofErr w:type="spellEnd"/>
      <w:r w:rsidR="00636044">
        <w:t xml:space="preserve"> DTT; 0.1 </w:t>
      </w:r>
      <w:proofErr w:type="spellStart"/>
      <w:r w:rsidR="00636044">
        <w:t>mM</w:t>
      </w:r>
      <w:proofErr w:type="spellEnd"/>
      <w:r w:rsidR="00636044">
        <w:t xml:space="preserve"> PMSF) was added drop-by-drop over a period 5 minutes. Condensed chromatin should become visible as a fluffy white precipitate. The solution was then incubated for 20 min on ice and centrifuged at 14k rpm for 30 min at 4˚C. The supernatant (primarily nucleoplasm) was discarded and the pellet was </w:t>
      </w:r>
      <w:proofErr w:type="spellStart"/>
      <w:r w:rsidR="00636044">
        <w:t>resuspended</w:t>
      </w:r>
      <w:proofErr w:type="spellEnd"/>
      <w:r w:rsidR="00636044">
        <w:t xml:space="preserve"> in </w:t>
      </w:r>
      <w:proofErr w:type="spellStart"/>
      <w:r w:rsidR="00636044">
        <w:t>Trizol</w:t>
      </w:r>
      <w:proofErr w:type="spellEnd"/>
      <w:r w:rsidR="00636044">
        <w:t xml:space="preserve"> reagent (</w:t>
      </w:r>
      <w:proofErr w:type="spellStart"/>
      <w:r w:rsidR="00636044">
        <w:t>Qiagen</w:t>
      </w:r>
      <w:proofErr w:type="spellEnd"/>
      <w:r w:rsidR="00636044">
        <w:t>). RNA was then purified following manufacturer’s protocols.</w:t>
      </w:r>
    </w:p>
    <w:p w14:paraId="41CFAA20" w14:textId="261F073B" w:rsidR="002C2A48" w:rsidRDefault="002C2A48" w:rsidP="002C2A48">
      <w:pPr>
        <w:pStyle w:val="BodyText"/>
        <w:spacing w:line="480" w:lineRule="auto"/>
        <w:rPr>
          <w:i/>
        </w:rPr>
      </w:pPr>
      <w:proofErr w:type="spellStart"/>
      <w:proofErr w:type="gramStart"/>
      <w:r>
        <w:rPr>
          <w:i/>
        </w:rPr>
        <w:t>rRNA</w:t>
      </w:r>
      <w:proofErr w:type="spellEnd"/>
      <w:proofErr w:type="gramEnd"/>
      <w:r>
        <w:rPr>
          <w:i/>
        </w:rPr>
        <w:t xml:space="preserve"> removal</w:t>
      </w:r>
    </w:p>
    <w:p w14:paraId="6112B7B8" w14:textId="3581CC3F" w:rsidR="002C2A48" w:rsidRDefault="002C2A48" w:rsidP="002C2A48">
      <w:pPr>
        <w:pStyle w:val="BodyText"/>
        <w:spacing w:line="480" w:lineRule="auto"/>
        <w:rPr>
          <w:i/>
        </w:rPr>
      </w:pPr>
      <w:r>
        <w:rPr>
          <w:i/>
        </w:rPr>
        <w:lastRenderedPageBreak/>
        <w:t>RNA-</w:t>
      </w:r>
      <w:proofErr w:type="spellStart"/>
      <w:r>
        <w:rPr>
          <w:i/>
        </w:rPr>
        <w:t>seq</w:t>
      </w:r>
      <w:proofErr w:type="spellEnd"/>
      <w:r>
        <w:rPr>
          <w:i/>
        </w:rPr>
        <w:t xml:space="preserve"> library construction and sequencing</w:t>
      </w:r>
    </w:p>
    <w:p w14:paraId="0F651FCE" w14:textId="77777777" w:rsidR="002C2A48" w:rsidRDefault="002C2A48" w:rsidP="002C2A48">
      <w:pPr>
        <w:pStyle w:val="BodyText"/>
        <w:spacing w:line="480" w:lineRule="auto"/>
        <w:rPr>
          <w:i/>
        </w:rPr>
      </w:pPr>
    </w:p>
    <w:p w14:paraId="4617E510" w14:textId="77777777" w:rsidR="002C2A48" w:rsidRPr="002C2A48" w:rsidRDefault="002C2A48" w:rsidP="002C2A48">
      <w:pPr>
        <w:pStyle w:val="Heading4"/>
        <w:spacing w:line="480" w:lineRule="auto"/>
        <w:rPr>
          <w:i/>
        </w:rPr>
      </w:pPr>
      <w:bookmarkStart w:id="5" w:name="results"/>
      <w:bookmarkEnd w:id="5"/>
    </w:p>
    <w:p w14:paraId="4D58D2C8" w14:textId="639B2BA1" w:rsidR="005A5F61" w:rsidRPr="005A5F61" w:rsidRDefault="002C6B01" w:rsidP="002C2A48">
      <w:pPr>
        <w:pStyle w:val="Heading4"/>
        <w:spacing w:line="480" w:lineRule="auto"/>
      </w:pPr>
      <w:r>
        <w:t>Results</w:t>
      </w:r>
    </w:p>
    <w:p w14:paraId="3A767776" w14:textId="77777777" w:rsidR="00DF3BEE" w:rsidRPr="00DF3BEE" w:rsidRDefault="00DF3BEE" w:rsidP="002C2A48">
      <w:pPr>
        <w:pStyle w:val="BodyText"/>
        <w:spacing w:line="480" w:lineRule="auto"/>
      </w:pPr>
    </w:p>
    <w:p w14:paraId="6DD1C5F4" w14:textId="04FE9581" w:rsidR="00DF3BEE" w:rsidRDefault="000761A6" w:rsidP="002C2A48">
      <w:pPr>
        <w:spacing w:line="480" w:lineRule="auto"/>
      </w:pPr>
      <w:r>
        <w:rPr>
          <w:i/>
        </w:rPr>
        <w:t xml:space="preserve">RNA from fractionated embryos </w:t>
      </w:r>
      <w:r w:rsidR="00A42A69">
        <w:rPr>
          <w:i/>
        </w:rPr>
        <w:t xml:space="preserve">exhibits multiple characteristics of nascent </w:t>
      </w:r>
      <w:r w:rsidR="00205682">
        <w:rPr>
          <w:i/>
        </w:rPr>
        <w:t>pre-mRNA</w:t>
      </w:r>
      <w:r w:rsidR="00DF3BEE">
        <w:rPr>
          <w:i/>
        </w:rPr>
        <w:t xml:space="preserve"> </w:t>
      </w:r>
    </w:p>
    <w:p w14:paraId="25E2AC72" w14:textId="0E76CD22" w:rsidR="00536021" w:rsidRDefault="00A42A69" w:rsidP="00DF0E0B">
      <w:pPr>
        <w:spacing w:line="480" w:lineRule="auto"/>
      </w:pPr>
      <w:r>
        <w:rPr>
          <w:i/>
        </w:rPr>
        <w:tab/>
      </w:r>
      <w:r w:rsidR="00F82BCD">
        <w:t xml:space="preserve">Total RNA was extracted from </w:t>
      </w:r>
      <w:r w:rsidR="003369DA">
        <w:t>chromatin</w:t>
      </w:r>
      <w:r w:rsidR="00F82BCD">
        <w:t xml:space="preserve"> </w:t>
      </w:r>
      <w:r w:rsidR="003369DA">
        <w:t>isolated from</w:t>
      </w:r>
      <w:r w:rsidR="00F82BCD">
        <w:t xml:space="preserve"> </w:t>
      </w:r>
      <w:r w:rsidR="00F82BCD">
        <w:rPr>
          <w:i/>
        </w:rPr>
        <w:t xml:space="preserve">D. melanogaster </w:t>
      </w:r>
      <w:r w:rsidR="00F82BCD">
        <w:t xml:space="preserve">embryos collected over three time spans in early development and subjected to high-throughput sequencing. </w:t>
      </w:r>
      <w:r w:rsidR="003369DA">
        <w:t>This c</w:t>
      </w:r>
      <w:r w:rsidR="002F4B7D">
        <w:t>hromatin-associated RNA is expected to be enrich</w:t>
      </w:r>
      <w:r w:rsidR="003369DA">
        <w:t>ed for nascent transcripts,</w:t>
      </w:r>
      <w:r w:rsidR="002F4B7D">
        <w:t xml:space="preserve"> as well as additional </w:t>
      </w:r>
      <w:r w:rsidR="003369DA">
        <w:t xml:space="preserve">RNA </w:t>
      </w:r>
      <w:proofErr w:type="gramStart"/>
      <w:r w:rsidR="003369DA">
        <w:t>species</w:t>
      </w:r>
      <w:r w:rsidR="002F4B7D">
        <w:t xml:space="preserve"> which</w:t>
      </w:r>
      <w:proofErr w:type="gramEnd"/>
      <w:r w:rsidR="002F4B7D">
        <w:t xml:space="preserve"> associate with chromatin </w:t>
      </w:r>
      <w:r w:rsidR="003369DA">
        <w:t>in structural, catalytic, or regulatory capacities</w:t>
      </w:r>
      <w:r w:rsidR="002F4B7D">
        <w:t xml:space="preserve"> </w:t>
      </w:r>
      <w:r w:rsidR="0093726A">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93726A">
        <w:instrText xml:space="preserve"> ADDIN EN.CITE </w:instrText>
      </w:r>
      <w:r w:rsidR="0093726A">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93726A">
        <w:instrText xml:space="preserve"> ADDIN EN.CITE.DATA </w:instrText>
      </w:r>
      <w:r w:rsidR="0093726A">
        <w:fldChar w:fldCharType="end"/>
      </w:r>
      <w:r w:rsidR="0093726A">
        <w:fldChar w:fldCharType="separate"/>
      </w:r>
      <w:r w:rsidR="0093726A">
        <w:rPr>
          <w:noProof/>
        </w:rPr>
        <w:t>(Cernilogar et al., 2011)</w:t>
      </w:r>
      <w:r w:rsidR="0093726A">
        <w:fldChar w:fldCharType="end"/>
      </w:r>
      <w:r w:rsidR="002F4B7D">
        <w:t xml:space="preserve">. </w:t>
      </w:r>
      <w:r w:rsidR="003369DA">
        <w:t>Isolated</w:t>
      </w:r>
      <w:r w:rsidR="002F4B7D">
        <w:t xml:space="preserve"> RNA was affinity-depleted for </w:t>
      </w:r>
      <w:proofErr w:type="spellStart"/>
      <w:r w:rsidR="002F4B7D">
        <w:t>polyadenylated</w:t>
      </w:r>
      <w:proofErr w:type="spellEnd"/>
      <w:r w:rsidR="002F4B7D">
        <w:t xml:space="preserve"> RNA in order to further minimize the contribution of mature mRNA from analysis. The</w:t>
      </w:r>
      <w:r w:rsidR="003369DA">
        <w:t xml:space="preserve"> level of</w:t>
      </w:r>
      <w:r w:rsidR="00352387">
        <w:t xml:space="preserve"> enrichment for nascent </w:t>
      </w:r>
      <w:r w:rsidR="002F4B7D">
        <w:t>transcript was validated and quantified</w:t>
      </w:r>
      <w:r w:rsidR="00352387">
        <w:t xml:space="preserve"> through various measures. </w:t>
      </w:r>
      <w:r w:rsidR="004901DE">
        <w:t>The efficiency of chromatin isolation was confirmed through analysis of protein compartmental markers (Fig. 3-1A/B)</w:t>
      </w:r>
      <w:r w:rsidR="00965BCD">
        <w:t xml:space="preserve">, confirming that the sequenced RNA was derived from </w:t>
      </w:r>
      <w:proofErr w:type="gramStart"/>
      <w:r w:rsidR="00965BCD">
        <w:t>a</w:t>
      </w:r>
      <w:proofErr w:type="gramEnd"/>
      <w:r w:rsidR="00965BCD">
        <w:t xml:space="preserve"> </w:t>
      </w:r>
      <w:r w:rsidR="002F4B7D">
        <w:t>embryonic fraction</w:t>
      </w:r>
      <w:r w:rsidR="00965BCD">
        <w:t xml:space="preserve"> enriched for histones and de</w:t>
      </w:r>
      <w:r w:rsidR="00AF254D">
        <w:t xml:space="preserve">ficient for </w:t>
      </w:r>
      <w:r w:rsidR="002F4B7D">
        <w:t>a cytoplasmic marker.</w:t>
      </w:r>
      <w:r w:rsidR="003369DA">
        <w:t xml:space="preserve"> Sequencing reads obtained from mature transcripts ideally map uniformly across genes, though this is heavily dependent on the quality of the RNA utilized for library generation. Non-uniformity generally manifests as a 3’ bias in </w:t>
      </w:r>
      <w:proofErr w:type="spellStart"/>
      <w:r w:rsidR="003369DA">
        <w:t>mappable</w:t>
      </w:r>
      <w:proofErr w:type="spellEnd"/>
      <w:r w:rsidR="003369DA">
        <w:t xml:space="preserve"> reads, as partially fragmented mRNA is purified by affinity selection to </w:t>
      </w:r>
      <w:proofErr w:type="spellStart"/>
      <w:r w:rsidR="003369DA">
        <w:t>polyadenylation</w:t>
      </w:r>
      <w:proofErr w:type="spellEnd"/>
      <w:r w:rsidR="003369DA">
        <w:t xml:space="preserve"> sites</w:t>
      </w:r>
      <w:r w:rsidR="009344D2">
        <w:t xml:space="preserve"> </w:t>
      </w:r>
      <w:r w:rsidR="0093726A">
        <w:fldChar w:fldCharType="begin"/>
      </w:r>
      <w:r w:rsidR="0093726A">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rsidR="0093726A">
        <w:fldChar w:fldCharType="separate"/>
      </w:r>
      <w:r w:rsidR="0093726A">
        <w:rPr>
          <w:noProof/>
        </w:rPr>
        <w:t>(Roberts et al., 2011)</w:t>
      </w:r>
      <w:r w:rsidR="0093726A">
        <w:fldChar w:fldCharType="end"/>
      </w:r>
      <w:r w:rsidR="003369DA">
        <w:t xml:space="preserve">. </w:t>
      </w:r>
      <w:r w:rsidR="00975EA3">
        <w:t xml:space="preserve">Chromatin-associated RNA exhibits a significant 5’ bias at each </w:t>
      </w:r>
      <w:r w:rsidR="00975EA3">
        <w:lastRenderedPageBreak/>
        <w:t xml:space="preserve">developmental stage, and is partially depleted at the 3’ end (Fig. 3-2). The large enrichment of reads arising from the initial 15% of gene bodies may be </w:t>
      </w:r>
      <w:r w:rsidR="00FE5A3C">
        <w:t>indicative</w:t>
      </w:r>
      <w:r w:rsidR="00975EA3">
        <w:t xml:space="preserve"> of promoter-proximal paused polymerase. </w:t>
      </w:r>
      <w:r w:rsidR="00FE5A3C">
        <w:t xml:space="preserve">The sharp </w:t>
      </w:r>
      <w:r w:rsidR="00536021">
        <w:t>decrease</w:t>
      </w:r>
      <w:r w:rsidR="00FE5A3C">
        <w:t xml:space="preserve"> in read occupancy near the 3’ terminus may result from </w:t>
      </w:r>
      <w:r w:rsidR="00BE648A">
        <w:t xml:space="preserve">frequent </w:t>
      </w:r>
      <w:r w:rsidR="00FE5A3C">
        <w:t>polymerase pausing in terminal exons</w:t>
      </w:r>
      <w:r w:rsidR="00FE5A3C" w:rsidRPr="00FE5A3C">
        <w:t xml:space="preserve"> </w:t>
      </w:r>
      <w:r w:rsidR="0093726A">
        <w:fldChar w:fldCharType="begin"/>
      </w:r>
      <w:r w:rsidR="0093726A">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rsidR="0093726A">
        <w:fldChar w:fldCharType="separate"/>
      </w:r>
      <w:r w:rsidR="0093726A">
        <w:rPr>
          <w:noProof/>
        </w:rPr>
        <w:t>(Carrillo Oesterreich et al., 2010)</w:t>
      </w:r>
      <w:r w:rsidR="0093726A">
        <w:fldChar w:fldCharType="end"/>
      </w:r>
      <w:r w:rsidR="00FE5A3C">
        <w:t>.</w:t>
      </w:r>
      <w:r w:rsidR="005266FA">
        <w:t xml:space="preserve"> Pausing in term</w:t>
      </w:r>
      <w:r w:rsidR="00FE5A3C">
        <w:t xml:space="preserve">inal exons is thought to promote recognition of </w:t>
      </w:r>
      <w:proofErr w:type="spellStart"/>
      <w:r w:rsidR="00FE5A3C">
        <w:t>polyadenylation</w:t>
      </w:r>
      <w:proofErr w:type="spellEnd"/>
      <w:r w:rsidR="00FE5A3C">
        <w:t xml:space="preserve"> sites</w:t>
      </w:r>
      <w:r w:rsidR="00FE5A3C" w:rsidRPr="00FE5A3C">
        <w:t xml:space="preserve"> </w:t>
      </w:r>
      <w:r w:rsidR="00FE5A3C">
        <w:t>and transcriptional termination</w:t>
      </w:r>
      <w:r w:rsidR="00973F2C">
        <w:t xml:space="preserve"> </w:t>
      </w:r>
      <w:r w:rsidR="00610911">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610911">
        <w:instrText xml:space="preserve"> ADDIN EN.CITE </w:instrText>
      </w:r>
      <w:r w:rsidR="00610911">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610911">
        <w:instrText xml:space="preserve"> ADDIN EN.CITE.DATA </w:instrText>
      </w:r>
      <w:r w:rsidR="00610911">
        <w:fldChar w:fldCharType="end"/>
      </w:r>
      <w:r w:rsidR="00610911">
        <w:fldChar w:fldCharType="separate"/>
      </w:r>
      <w:r w:rsidR="00610911">
        <w:rPr>
          <w:noProof/>
        </w:rPr>
        <w:t>(Gromak et al., 2006)</w:t>
      </w:r>
      <w:r w:rsidR="00610911">
        <w:fldChar w:fldCharType="end"/>
      </w:r>
      <w:r w:rsidR="0093726A">
        <w:t>.</w:t>
      </w:r>
      <w:bookmarkStart w:id="6" w:name="_GoBack"/>
      <w:bookmarkEnd w:id="6"/>
    </w:p>
    <w:p w14:paraId="3E4C258A" w14:textId="64A318E8" w:rsidR="00DF3BEE" w:rsidRDefault="00536021" w:rsidP="00DF0E0B">
      <w:pPr>
        <w:spacing w:line="480" w:lineRule="auto"/>
      </w:pPr>
      <w:r>
        <w:tab/>
      </w:r>
      <w:r w:rsidR="00FE5A3C">
        <w:t xml:space="preserve"> </w:t>
      </w:r>
      <w:r w:rsidR="005266FA">
        <w:t xml:space="preserve">Chromatin-associated RNA is enriched for </w:t>
      </w:r>
      <w:proofErr w:type="spellStart"/>
      <w:r w:rsidR="005266FA">
        <w:t>intronic</w:t>
      </w:r>
      <w:proofErr w:type="spellEnd"/>
      <w:r w:rsidR="005266FA">
        <w:t xml:space="preserve"> sequence when compared to </w:t>
      </w:r>
      <w:proofErr w:type="gramStart"/>
      <w:r w:rsidR="00556A1F">
        <w:t>poly(</w:t>
      </w:r>
      <w:proofErr w:type="gramEnd"/>
      <w:r w:rsidR="00556A1F">
        <w:t>A)+ libraries prepared from the same developmental stages (Fig. 3-3)</w:t>
      </w:r>
      <w:r w:rsidR="00F8262E">
        <w:t xml:space="preserve">. </w:t>
      </w:r>
      <w:r w:rsidR="00BD4A44">
        <w:t>Our data indicates that o</w:t>
      </w:r>
      <w:r w:rsidR="00F8262E">
        <w:t xml:space="preserve">n average, 13% of </w:t>
      </w:r>
      <w:proofErr w:type="gramStart"/>
      <w:r w:rsidR="00F8262E">
        <w:t>poly(</w:t>
      </w:r>
      <w:proofErr w:type="gramEnd"/>
      <w:r w:rsidR="00F8262E">
        <w:t>A)+ RNA-</w:t>
      </w:r>
      <w:proofErr w:type="spellStart"/>
      <w:r w:rsidR="00F8262E">
        <w:t>seq</w:t>
      </w:r>
      <w:proofErr w:type="spellEnd"/>
      <w:r w:rsidR="00F8262E">
        <w:t xml:space="preserve"> reads map to constitutive introns</w:t>
      </w:r>
      <w:r w:rsidR="00BD4A44">
        <w:t xml:space="preserve"> compared to</w:t>
      </w:r>
      <w:r w:rsidR="00F8262E">
        <w:t xml:space="preserve"> 35% of chromatin-associated RNA</w:t>
      </w:r>
      <w:r w:rsidR="00BD4A44">
        <w:t xml:space="preserve"> reads</w:t>
      </w:r>
      <w:r w:rsidR="00F8262E">
        <w:t xml:space="preserve">. </w:t>
      </w:r>
      <w:r w:rsidR="00BD4A44">
        <w:t xml:space="preserve">While 60-70% of gene sequence in </w:t>
      </w:r>
      <w:r w:rsidR="00BD4A44">
        <w:rPr>
          <w:i/>
        </w:rPr>
        <w:t>D. melanogaster</w:t>
      </w:r>
      <w:r w:rsidR="00BD4A44">
        <w:t xml:space="preserve"> is annotated as </w:t>
      </w:r>
      <w:proofErr w:type="spellStart"/>
      <w:r w:rsidR="00BD4A44">
        <w:t>intronic</w:t>
      </w:r>
      <w:proofErr w:type="spellEnd"/>
      <w:r w:rsidR="00BD4A44">
        <w:t xml:space="preserve">, the large </w:t>
      </w:r>
      <w:r w:rsidR="00F8262E">
        <w:t xml:space="preserve">majority of introns are believed to be </w:t>
      </w:r>
      <w:proofErr w:type="spellStart"/>
      <w:r w:rsidR="00F8262E">
        <w:t>cotranscriptionally</w:t>
      </w:r>
      <w:proofErr w:type="spellEnd"/>
      <w:r w:rsidR="00F8262E">
        <w:t xml:space="preserve"> spliced, with only 16% of introns exhibiting little or no splicing </w:t>
      </w:r>
      <w:r w:rsidR="0093726A">
        <w:fldChar w:fldCharType="begin"/>
      </w:r>
      <w:r w:rsidR="0093726A">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93726A">
        <w:fldChar w:fldCharType="separate"/>
      </w:r>
      <w:r w:rsidR="0093726A">
        <w:rPr>
          <w:noProof/>
        </w:rPr>
        <w:t>(Khodor et al., 2011)</w:t>
      </w:r>
      <w:r w:rsidR="0093726A">
        <w:fldChar w:fldCharType="end"/>
      </w:r>
      <w:r w:rsidR="00F8262E" w:rsidRPr="00F8262E">
        <w:t xml:space="preserve"> </w:t>
      </w:r>
      <w:r w:rsidR="0093726A">
        <w:fldChar w:fldCharType="begin"/>
      </w:r>
      <w:r w:rsidR="0093726A">
        <w:instrText xml:space="preserve"> ADDIN EN.CITE &lt;EndNote&gt;&lt;Cite&gt;&lt;Author&gt;Wuarin&lt;/Author&gt;&lt;Year&gt;1994&lt;/Year&gt;&lt;RecNum&gt;1471&lt;/RecNum&gt;&lt;DisplayText&gt;(Wuarin and Schibler, 1994)&lt;/DisplayText&gt;&lt;record&gt;&lt;rec-number&gt;1471&lt;/rec-number&gt;&lt;foreign-keys&gt;&lt;key app="EN" db-id="txpdr0vslpwzage5afxvdv2xds5vfp9zsafw" timestamp="1435089951"&gt;1471&lt;/key&gt;&lt;/foreign-keys&gt;&lt;ref-type name="Journal Article"&gt;17&lt;/ref-type&gt;&lt;contributors&gt;&lt;authors&gt;&lt;author&gt;Wuarin, J&lt;/author&gt;&lt;author&gt;Schibler, U&lt;/author&gt;&lt;/authors&gt;&lt;/contributors&gt;&lt;auth-address&gt;Département de Biologie Moléculaire, Université de Genève, Switzerland.&lt;/auth-address&gt;&lt;titles&gt;&lt;title&gt;Physical isolation of nascent RNA chains transcribed by RNA polymerase II: evidence for cotranscriptional splicing.&lt;/title&gt;&lt;secondary-title&gt;Molecular and Cellular Biology&lt;/secondary-title&gt;&lt;/titles&gt;&lt;periodical&gt;&lt;full-title&gt;Molecular and Cellular Biology&lt;/full-title&gt;&lt;/periodical&gt;&lt;pages&gt;7219-7225&lt;/pages&gt;&lt;volume&gt;14&lt;/volume&gt;&lt;number&gt;11&lt;/number&gt;&lt;dates&gt;&lt;year&gt;1994&lt;/year&gt;&lt;pub-dates&gt;&lt;date&gt;Nov&lt;/date&gt;&lt;/pub-dates&gt;&lt;/dates&gt;&lt;accession-num&gt;7523861&lt;/accession-num&gt;&lt;label&gt;r08776&lt;/label&gt;&lt;work-type&gt;In Vitro&lt;/work-type&gt;&lt;urls&gt;&lt;related-urls&gt;&lt;url&gt;http://eutils.ncbi.nlm.nih.gov/entrez/eutils/elink.fcgi?dbfrom=pubmed&amp;amp;amp;id=7523861&amp;amp;amp;retmode=ref&amp;amp;amp;cmd=prlinks&lt;/url&gt;&lt;/related-urls&gt;&lt;pdf-urls&gt;&lt;url&gt;file://localhost/Users/mike/Documents/Papers2/Articles/1994/Wuarin/Wuarin-1994-Molecular%20and%20Cellular%20Biology-Physical%20isolation%20of%20nascent%20RNA%20chains%20transcribed%20by%20RNA%20polymerase%20II%20evidence%20for%20cotranscriptional%20splicing.pdf&lt;/url&gt;&lt;/pdf-urls&gt;&lt;/urls&gt;&lt;custom2&gt;PMC359256&lt;/custom2&gt;&lt;custom3&gt;papers2://publication/uuid/D816256B-591E-4C28-B24A-534760701DA1&lt;/custom3&gt;&lt;language&gt;English&lt;/language&gt;&lt;/record&gt;&lt;/Cite&gt;&lt;/EndNote&gt;</w:instrText>
      </w:r>
      <w:r w:rsidR="0093726A">
        <w:fldChar w:fldCharType="separate"/>
      </w:r>
      <w:r w:rsidR="0093726A">
        <w:rPr>
          <w:noProof/>
        </w:rPr>
        <w:t>(Wuarin and Schibler, 1994)</w:t>
      </w:r>
      <w:r w:rsidR="0093726A">
        <w:fldChar w:fldCharType="end"/>
      </w:r>
      <w:r w:rsidR="00F8262E">
        <w:t>.</w:t>
      </w:r>
      <w:r w:rsidR="00BD4A44">
        <w:t xml:space="preserve"> Therefore, an </w:t>
      </w:r>
      <w:proofErr w:type="spellStart"/>
      <w:r w:rsidR="00BD4A44">
        <w:t>intronic</w:t>
      </w:r>
      <w:proofErr w:type="spellEnd"/>
      <w:r w:rsidR="00BD4A44">
        <w:t xml:space="preserve"> content of between 13 and 60% should be expected for a library enriched for pre-mRNA.</w:t>
      </w:r>
    </w:p>
    <w:p w14:paraId="6B63AE00" w14:textId="6A17360D" w:rsidR="00A67E88" w:rsidRDefault="00A67E88" w:rsidP="00DF0E0B">
      <w:pPr>
        <w:spacing w:line="480" w:lineRule="auto"/>
      </w:pPr>
      <w:r>
        <w:tab/>
      </w:r>
    </w:p>
    <w:p w14:paraId="35BA16AF" w14:textId="28E72403" w:rsidR="00205682" w:rsidRDefault="00205682" w:rsidP="00DF0E0B">
      <w:pPr>
        <w:spacing w:line="480" w:lineRule="auto"/>
        <w:rPr>
          <w:i/>
        </w:rPr>
      </w:pPr>
      <w:r>
        <w:rPr>
          <w:i/>
        </w:rPr>
        <w:t>The levels of many nascent transcripts differ significantly from levels of mature mRNA</w:t>
      </w:r>
    </w:p>
    <w:p w14:paraId="6E0B8C36" w14:textId="56546E07" w:rsidR="00205682" w:rsidRDefault="00205682" w:rsidP="00DF0E0B">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rsidR="0093726A">
        <w:fldChar w:fldCharType="begin"/>
      </w:r>
      <w:r w:rsidR="0093726A">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93726A">
        <w:fldChar w:fldCharType="separate"/>
      </w:r>
      <w:r w:rsidR="0093726A">
        <w:rPr>
          <w:noProof/>
        </w:rPr>
        <w:t>(Khodor et al., 2011)</w:t>
      </w:r>
      <w:r w:rsidR="0093726A">
        <w:fldChar w:fldCharType="end"/>
      </w:r>
      <w:r>
        <w:t xml:space="preserve"> </w:t>
      </w:r>
      <w:r w:rsidR="0093726A">
        <w:fldChar w:fldCharType="begin"/>
      </w:r>
      <w:r w:rsidR="0093726A">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rsidR="0093726A">
        <w:fldChar w:fldCharType="separate"/>
      </w:r>
      <w:r w:rsidR="0093726A">
        <w:rPr>
          <w:noProof/>
        </w:rPr>
        <w:t>(Rodriguez et al., 2013)</w:t>
      </w:r>
      <w:r w:rsidR="0093726A">
        <w:fldChar w:fldCharType="end"/>
      </w:r>
      <w:r>
        <w:t xml:space="preserve">. In developmental contexts, in which </w:t>
      </w:r>
      <w:r w:rsidR="00711590">
        <w:t xml:space="preserve">a significant proportion of the </w:t>
      </w:r>
      <w:proofErr w:type="spellStart"/>
      <w:r w:rsidR="00711590">
        <w:t>transcriptome</w:t>
      </w:r>
      <w:proofErr w:type="spellEnd"/>
      <w:r w:rsidR="00711590">
        <w:t xml:space="preserve"> is far from </w:t>
      </w:r>
      <w:proofErr w:type="gramStart"/>
      <w:r w:rsidR="00711590">
        <w:t>steady-state</w:t>
      </w:r>
      <w:proofErr w:type="gramEnd"/>
      <w:r w:rsidR="00711590">
        <w:t xml:space="preserve">. Correlation of chromatin-associated RNA transcript profiles with mRNA profiles obtained from the same </w:t>
      </w:r>
      <w:proofErr w:type="spellStart"/>
      <w:r w:rsidR="00711590">
        <w:lastRenderedPageBreak/>
        <w:t>timepoints</w:t>
      </w:r>
      <w:proofErr w:type="spellEnd"/>
      <w:r w:rsidR="00711590">
        <w:t xml:space="preserve"> indicates significant differences, with the majority of expressed genes exhibiting some deviance in expression rate and accumulation level (Fig. 3-4). Samples continue to cluster by developmental time stage, but segregate first by degree of “</w:t>
      </w:r>
      <w:proofErr w:type="spellStart"/>
      <w:r w:rsidR="00711590">
        <w:t>nascentness</w:t>
      </w:r>
      <w:proofErr w:type="spellEnd"/>
      <w:r w:rsidR="00711590">
        <w:t xml:space="preserve">.” Comparison of the normalized expression levels of each gene indicates that many genes </w:t>
      </w:r>
      <w:r w:rsidR="000E6892">
        <w:t xml:space="preserve">exhibit comparable levels of expression in </w:t>
      </w:r>
      <w:proofErr w:type="gramStart"/>
      <w:r w:rsidR="000E6892">
        <w:t>poly(</w:t>
      </w:r>
      <w:proofErr w:type="gramEnd"/>
      <w:r w:rsidR="000E6892">
        <w:t xml:space="preserve">A)+ and nascent samples. A small number of genes are significantly enriched in the nascent population, however, while showing very little accumulation </w:t>
      </w:r>
      <w:r w:rsidR="00E60A07">
        <w:t xml:space="preserve">in the </w:t>
      </w:r>
      <w:proofErr w:type="gramStart"/>
      <w:r w:rsidR="00E60A07">
        <w:t>poly(</w:t>
      </w:r>
      <w:proofErr w:type="gramEnd"/>
      <w:r w:rsidR="00E60A07">
        <w:t>A)+ RNA-</w:t>
      </w:r>
      <w:proofErr w:type="spellStart"/>
      <w:r w:rsidR="00E60A07">
        <w:t>seq</w:t>
      </w:r>
      <w:proofErr w:type="spellEnd"/>
      <w:r w:rsidR="00E60A07">
        <w:t xml:space="preserve"> data. </w:t>
      </w:r>
      <w:r w:rsidR="00FA7F2E">
        <w:t>A large fraction</w:t>
      </w:r>
      <w:r w:rsidR="00E60A07">
        <w:t xml:space="preserve"> of these correspond to </w:t>
      </w:r>
      <w:r w:rsidR="00FA7F2E">
        <w:t>non-</w:t>
      </w:r>
      <w:proofErr w:type="spellStart"/>
      <w:r w:rsidR="00FA7F2E">
        <w:t>polyadenylated</w:t>
      </w:r>
      <w:proofErr w:type="spellEnd"/>
      <w:r w:rsidR="00FA7F2E">
        <w:t xml:space="preserve"> RNAs, including histones, </w:t>
      </w:r>
      <w:proofErr w:type="spellStart"/>
      <w:r w:rsidR="00FA7F2E">
        <w:t>snRNAs</w:t>
      </w:r>
      <w:proofErr w:type="spellEnd"/>
      <w:r w:rsidR="00FA7F2E">
        <w:t xml:space="preserve">, and </w:t>
      </w:r>
      <w:proofErr w:type="spellStart"/>
      <w:r w:rsidR="00FA7F2E">
        <w:t>snoRNAs</w:t>
      </w:r>
      <w:proofErr w:type="spellEnd"/>
      <w:r w:rsidR="00FA7F2E">
        <w:t>.</w:t>
      </w:r>
    </w:p>
    <w:p w14:paraId="6EF2080C" w14:textId="62B58CEC" w:rsidR="00B94878" w:rsidRDefault="00B94878" w:rsidP="00DF0E0B">
      <w:pPr>
        <w:spacing w:line="480" w:lineRule="auto"/>
      </w:pPr>
    </w:p>
    <w:p w14:paraId="4022EFEF" w14:textId="77777777" w:rsidR="004611B3" w:rsidRDefault="004611B3" w:rsidP="00DF0E0B">
      <w:pPr>
        <w:spacing w:line="480" w:lineRule="auto"/>
        <w:rPr>
          <w:i/>
        </w:rPr>
      </w:pPr>
      <w:r>
        <w:rPr>
          <w:i/>
        </w:rPr>
        <w:t>Groucho target genes are enriched for promoter-proximal read density indicative of polymerase pausing</w:t>
      </w:r>
    </w:p>
    <w:p w14:paraId="1877DD4B" w14:textId="208CB6DE" w:rsidR="002C43ED" w:rsidRDefault="004611B3" w:rsidP="00DF0E0B">
      <w:pPr>
        <w:spacing w:line="480" w:lineRule="auto"/>
      </w:pPr>
      <w:r>
        <w:tab/>
      </w:r>
      <w:r>
        <w:rPr>
          <w:i/>
        </w:rPr>
        <w:t xml:space="preserve">  </w:t>
      </w:r>
      <w:r w:rsidR="00E513DE">
        <w:t xml:space="preserve">Evidence presented in Chapter II hypothesized that many Groucho-repressed genes possess significant levels of promoter-proximal </w:t>
      </w:r>
      <w:r w:rsidR="002C43ED">
        <w:t>stalled</w:t>
      </w:r>
      <w:r w:rsidR="00E513DE">
        <w:t xml:space="preserve"> polymerase. Much of this was established using previously-published data from the 2 -4 hour </w:t>
      </w:r>
      <w:r w:rsidR="00E513DE">
        <w:rPr>
          <w:i/>
        </w:rPr>
        <w:t>Toll</w:t>
      </w:r>
      <w:r w:rsidR="00E513DE">
        <w:rPr>
          <w:i/>
          <w:vertAlign w:val="superscript"/>
        </w:rPr>
        <w:t>10B</w:t>
      </w:r>
      <w:r w:rsidR="00E513DE">
        <w:rPr>
          <w:i/>
        </w:rPr>
        <w:t xml:space="preserve"> </w:t>
      </w:r>
      <w:r w:rsidR="00E513DE">
        <w:t xml:space="preserve">mutant embryos </w:t>
      </w:r>
      <w:r w:rsidR="0093726A">
        <w:fldChar w:fldCharType="begin"/>
      </w:r>
      <w:r w:rsidR="0093726A">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93726A">
        <w:fldChar w:fldCharType="separate"/>
      </w:r>
      <w:r w:rsidR="0093726A">
        <w:rPr>
          <w:noProof/>
        </w:rPr>
        <w:t>(Zeitlinger et al., 2007)</w:t>
      </w:r>
      <w:r w:rsidR="0093726A">
        <w:fldChar w:fldCharType="end"/>
      </w:r>
      <w:r w:rsidR="003670B6">
        <w:t xml:space="preserve">. These embryos generate a more homogenous population of cells, as all portions of the embryo adopt a cell type representative of the presumptive mesoderm </w:t>
      </w:r>
      <w:r w:rsidR="0093726A">
        <w:fldChar w:fldCharType="begin"/>
      </w:r>
      <w:r w:rsidR="0093726A">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rsidR="0093726A">
        <w:fldChar w:fldCharType="separate"/>
      </w:r>
      <w:r w:rsidR="0093726A">
        <w:rPr>
          <w:noProof/>
        </w:rPr>
        <w:t>(Schneider et al., 1991)</w:t>
      </w:r>
      <w:r w:rsidR="0093726A">
        <w:fldChar w:fldCharType="end"/>
      </w:r>
      <w:r w:rsidR="003670B6">
        <w:t xml:space="preserve">, and so simplified the embryo-wide classification of </w:t>
      </w:r>
      <w:proofErr w:type="spellStart"/>
      <w:r w:rsidR="003670B6">
        <w:t>PolII</w:t>
      </w:r>
      <w:proofErr w:type="spellEnd"/>
      <w:r w:rsidR="003670B6">
        <w:t xml:space="preserve"> pausing state.</w:t>
      </w:r>
      <w:r w:rsidR="00641A4D">
        <w:t xml:space="preserve"> </w:t>
      </w:r>
      <w:r w:rsidR="002C43ED">
        <w:t xml:space="preserve">Our data allows us to quantify the accumulation of promoter-proximal nascent transcript at later stages of development, albeit in a more heterogeneous population of cell types. This heterogeneity limits the interpretation of Groucho’s involvement with promoter-proximal stalled polymerase, so we can determine whether a gene is regulated by Groucho and possesses stalled </w:t>
      </w:r>
      <w:proofErr w:type="spellStart"/>
      <w:r w:rsidR="002C43ED">
        <w:t>PolII</w:t>
      </w:r>
      <w:proofErr w:type="spellEnd"/>
      <w:r w:rsidR="002C43ED">
        <w:t xml:space="preserve"> at each developmental time span, but we cannot </w:t>
      </w:r>
      <w:r w:rsidR="002C43ED">
        <w:lastRenderedPageBreak/>
        <w:t>make definite conclusions as to whether those events are related.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2224CFA7" w14:textId="67FDBE13" w:rsidR="00B94878" w:rsidRPr="00E513DE" w:rsidRDefault="002C43ED" w:rsidP="00392443">
      <w:pPr>
        <w:spacing w:line="480" w:lineRule="auto"/>
      </w:pPr>
      <w:r>
        <w:tab/>
        <w:t>Focusing on genes that are responsive to increasing levels of maternal Groucho overexpression, we s</w:t>
      </w:r>
      <w:r w:rsidR="00197D12">
        <w:t xml:space="preserve">ee that at all three </w:t>
      </w:r>
      <w:proofErr w:type="spellStart"/>
      <w:r w:rsidR="00197D12">
        <w:t>timepoints</w:t>
      </w:r>
      <w:proofErr w:type="spellEnd"/>
      <w:r w:rsidR="00197D12">
        <w:t xml:space="preserve"> genes negatively regulated by increased Groucho dosage are enriched for promoter-proximal accumulation of transcript when compared both to genes up-regulated in this genetic background as well as unresponsive genes (Fig. 3-6).</w:t>
      </w:r>
    </w:p>
    <w:p w14:paraId="0A48E6C5" w14:textId="77777777" w:rsidR="00DF3BEE" w:rsidRPr="00DF3BEE" w:rsidRDefault="00DF3BEE" w:rsidP="00392443">
      <w:pPr>
        <w:pStyle w:val="BodyText"/>
        <w:spacing w:line="480" w:lineRule="auto"/>
      </w:pPr>
    </w:p>
    <w:p w14:paraId="29C9B98F" w14:textId="77777777" w:rsidR="00692974" w:rsidRDefault="002C6B01" w:rsidP="00392443">
      <w:pPr>
        <w:pStyle w:val="Heading4"/>
        <w:spacing w:line="480" w:lineRule="auto"/>
      </w:pPr>
      <w:bookmarkStart w:id="7" w:name="discussion"/>
      <w:bookmarkEnd w:id="7"/>
      <w:r>
        <w:t>Discussion</w:t>
      </w:r>
    </w:p>
    <w:p w14:paraId="51AD4C07" w14:textId="2DBA02EC" w:rsidR="003A1156" w:rsidRDefault="00392443" w:rsidP="00392443">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w:t>
      </w:r>
      <w:r w:rsidR="00241459">
        <w:t xml:space="preserve">elongation </w:t>
      </w:r>
      <w:r>
        <w:t xml:space="preserve">complex facilitates the purification of </w:t>
      </w:r>
      <w:r w:rsidR="00241459">
        <w:t>nascent transcripts in a highly specific manner, thereby enabling</w:t>
      </w:r>
      <w:r>
        <w:t xml:space="preserve"> us to more thoroughly characterize the dynamics of this transcriptional system and relate aspects of gene expression to the activity of Groucho. We observed that chromatin-associated pre-mRNA exhibits a modest 5’ bias throughout the gene body, with a density spike at the 5’ </w:t>
      </w:r>
      <w:r w:rsidR="00241459">
        <w:t>transcription start site</w:t>
      </w:r>
      <w:r>
        <w:t xml:space="preserve"> likely corresponding to nascent transcript locked in stalled ternary complexes.</w:t>
      </w:r>
      <w:r w:rsidR="00241459">
        <w:t xml:space="preserve"> Investigations of stalled </w:t>
      </w:r>
      <w:proofErr w:type="spellStart"/>
      <w:r w:rsidR="00241459">
        <w:t>PolII</w:t>
      </w:r>
      <w:proofErr w:type="spellEnd"/>
      <w:r w:rsidR="00241459">
        <w:t xml:space="preserve"> in the embryo have previously shown that in 2-4 hour embryos, 12% of all protein-coding genes have stalled promoter-proximal </w:t>
      </w:r>
      <w:proofErr w:type="spellStart"/>
      <w:r w:rsidR="00241459">
        <w:t>PolII</w:t>
      </w:r>
      <w:proofErr w:type="spellEnd"/>
      <w:r w:rsidR="00241459">
        <w:t xml:space="preserve"> </w:t>
      </w:r>
      <w:r w:rsidR="0093726A">
        <w:fldChar w:fldCharType="begin"/>
      </w:r>
      <w:r w:rsidR="0093726A">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93726A">
        <w:fldChar w:fldCharType="separate"/>
      </w:r>
      <w:r w:rsidR="0093726A">
        <w:rPr>
          <w:noProof/>
        </w:rPr>
        <w:t>(Zeitlinger et al., 2007)</w:t>
      </w:r>
      <w:r w:rsidR="0093726A">
        <w:fldChar w:fldCharType="end"/>
      </w:r>
      <w:r w:rsidR="00241459">
        <w:t>.</w:t>
      </w:r>
      <w:r>
        <w:t xml:space="preserve"> </w:t>
      </w:r>
      <w:r w:rsidR="0061791A">
        <w:t>Additionally, p</w:t>
      </w:r>
      <w:r w:rsidR="00241459">
        <w:t xml:space="preserve">urification of chromatin-associated short RNA from </w:t>
      </w:r>
      <w:r w:rsidR="00241459">
        <w:rPr>
          <w:i/>
        </w:rPr>
        <w:lastRenderedPageBreak/>
        <w:t xml:space="preserve">Drosophila </w:t>
      </w:r>
      <w:r w:rsidR="00241459">
        <w:t xml:space="preserve">S2 cells </w:t>
      </w:r>
      <w:r w:rsidR="0061791A">
        <w:t>predicted</w:t>
      </w:r>
      <w:r w:rsidR="00241459">
        <w:t xml:space="preserve"> that </w:t>
      </w:r>
      <w:r w:rsidR="0061791A">
        <w:t xml:space="preserve">30% of protein-coding genes experienced some degree of </w:t>
      </w:r>
      <w:proofErr w:type="spellStart"/>
      <w:r w:rsidR="0061791A">
        <w:t>PolII</w:t>
      </w:r>
      <w:proofErr w:type="spellEnd"/>
      <w:r w:rsidR="0061791A">
        <w:t xml:space="preserve"> pausing</w:t>
      </w:r>
      <w:r w:rsidR="00CC25A8">
        <w:t xml:space="preserve"> </w:t>
      </w:r>
      <w:r w:rsidR="0093726A">
        <w:fldChar w:fldCharType="begin"/>
      </w:r>
      <w:r w:rsidR="0093726A">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93726A">
        <w:fldChar w:fldCharType="separate"/>
      </w:r>
      <w:r w:rsidR="0093726A">
        <w:rPr>
          <w:noProof/>
        </w:rPr>
        <w:t>(Nechaev et al., 2010)</w:t>
      </w:r>
      <w:r w:rsidR="0093726A">
        <w:fldChar w:fldCharType="end"/>
      </w:r>
      <w:r w:rsidR="0061791A">
        <w:t xml:space="preserve">. </w:t>
      </w:r>
    </w:p>
    <w:p w14:paraId="0FE7CE31" w14:textId="3BCA2C86" w:rsidR="00452672" w:rsidRPr="00241459" w:rsidRDefault="00452672" w:rsidP="00392443">
      <w:pPr>
        <w:pStyle w:val="BodyText"/>
        <w:spacing w:line="480" w:lineRule="auto"/>
      </w:pPr>
      <w:r>
        <w:tab/>
        <w:t xml:space="preserve">The manner in which </w:t>
      </w:r>
      <w:proofErr w:type="spellStart"/>
      <w:r>
        <w:t>PolII</w:t>
      </w:r>
      <w:proofErr w:type="spellEnd"/>
      <w:r>
        <w:t xml:space="preserve"> pausing is utilized to regulate transcription remains poorly understood, though multiple non-exclusive mechanisms have been proposed, </w:t>
      </w:r>
      <w:r w:rsidR="00974AF4">
        <w:t>(</w:t>
      </w:r>
      <w:r>
        <w:t xml:space="preserve">reviewed </w:t>
      </w:r>
      <w:r w:rsidR="00610911">
        <w:fldChar w:fldCharType="begin"/>
      </w:r>
      <w:r w:rsidR="00610911">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rsidR="00610911">
        <w:fldChar w:fldCharType="separate"/>
      </w:r>
      <w:r w:rsidR="00610911">
        <w:rPr>
          <w:noProof/>
        </w:rPr>
        <w:t>(Adelman and Lis, 2012)</w:t>
      </w:r>
      <w:r w:rsidR="00610911">
        <w:fldChar w:fldCharType="end"/>
      </w:r>
      <w:r w:rsidR="0093726A">
        <w:t>).</w:t>
      </w:r>
      <w:r>
        <w:t xml:space="preserve"> </w:t>
      </w:r>
      <w:r w:rsidR="00F37FD0">
        <w:t xml:space="preserve">One of these mechanisms </w:t>
      </w:r>
      <w:r>
        <w:t xml:space="preserve">posits that sustained </w:t>
      </w:r>
      <w:r w:rsidR="00974AF4">
        <w:t xml:space="preserve">or transient pausing facilitates the participation of </w:t>
      </w:r>
      <w:r w:rsidR="00F37FD0">
        <w:t>additional</w:t>
      </w:r>
      <w:r w:rsidR="00974AF4">
        <w:t xml:space="preserve"> regulatory elements in the determination of transcriptional activity</w:t>
      </w:r>
      <w:r w:rsidR="00C16C79">
        <w:t xml:space="preserve"> </w:t>
      </w:r>
      <w:r w:rsidR="0093726A">
        <w:fldChar w:fldCharType="begin"/>
      </w:r>
      <w:r w:rsidR="0093726A">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rsidR="0093726A">
        <w:fldChar w:fldCharType="separate"/>
      </w:r>
      <w:r w:rsidR="0093726A">
        <w:rPr>
          <w:noProof/>
        </w:rPr>
        <w:t>(Nechaev and Adelman, 2008)</w:t>
      </w:r>
      <w:r w:rsidR="0093726A">
        <w:fldChar w:fldCharType="end"/>
      </w:r>
      <w:r w:rsidR="00974AF4">
        <w:t xml:space="preserve">. This allows the expression level of a gene to be regulated through multiple, independent pathways, </w:t>
      </w:r>
      <w:r w:rsidR="00F37FD0">
        <w:t>potentially at the behest of independent signaling pathways</w:t>
      </w:r>
      <w:r w:rsidR="00C16C79">
        <w:t xml:space="preserve"> </w:t>
      </w:r>
      <w:r w:rsidR="0093726A">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93726A">
        <w:instrText xml:space="preserve"> ADDIN EN.CITE </w:instrText>
      </w:r>
      <w:r w:rsidR="0093726A">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93726A">
        <w:instrText xml:space="preserve"> ADDIN EN.CITE.DATA </w:instrText>
      </w:r>
      <w:r w:rsidR="0093726A">
        <w:fldChar w:fldCharType="end"/>
      </w:r>
      <w:r w:rsidR="0093726A">
        <w:fldChar w:fldCharType="separate"/>
      </w:r>
      <w:r w:rsidR="0093726A">
        <w:rPr>
          <w:noProof/>
        </w:rPr>
        <w:t>(Blau et al., 1996)</w:t>
      </w:r>
      <w:r w:rsidR="0093726A">
        <w:fldChar w:fldCharType="end"/>
      </w:r>
      <w:r w:rsidR="00F37FD0">
        <w:t xml:space="preserve">. Combinatorial control of gene expression is a common regulatory motif in eukaryotes, so it is feasible that the capability to exert influence over expression both before the </w:t>
      </w:r>
      <w:r w:rsidR="00C16C79">
        <w:t xml:space="preserve">assembly of the </w:t>
      </w:r>
      <w:proofErr w:type="spellStart"/>
      <w:r w:rsidR="00C16C79">
        <w:t>PolII</w:t>
      </w:r>
      <w:proofErr w:type="spellEnd"/>
      <w:r w:rsidR="00C16C79">
        <w:t xml:space="preserve"> complex as well as</w:t>
      </w:r>
      <w:r w:rsidR="00F37FD0">
        <w:t xml:space="preserve"> after transcription has began would be useful in such scenarios.</w:t>
      </w:r>
      <w:r w:rsidR="00561695">
        <w:t xml:space="preserve"> </w:t>
      </w:r>
      <w:r w:rsidR="00427CB5">
        <w:t xml:space="preserve">Members of the </w:t>
      </w:r>
      <w:proofErr w:type="spellStart"/>
      <w:r w:rsidR="00427CB5">
        <w:t>Rel</w:t>
      </w:r>
      <w:proofErr w:type="spellEnd"/>
      <w:r w:rsidR="00427CB5">
        <w:t xml:space="preserve"> family of transcription factors, of which the Groucho-</w:t>
      </w:r>
      <w:proofErr w:type="spellStart"/>
      <w:r w:rsidR="00427CB5">
        <w:t>interactor</w:t>
      </w:r>
      <w:proofErr w:type="spellEnd"/>
      <w:r w:rsidR="00427CB5">
        <w:t xml:space="preserve"> Dorsal is a member, have been found to promote both </w:t>
      </w:r>
      <w:proofErr w:type="spellStart"/>
      <w:r w:rsidR="00427CB5">
        <w:t>PolII</w:t>
      </w:r>
      <w:proofErr w:type="spellEnd"/>
      <w:r w:rsidR="00427CB5">
        <w:t xml:space="preserve"> pausing and release in mammals </w:t>
      </w:r>
      <w:r w:rsidR="0093726A">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93726A">
        <w:instrText xml:space="preserve"> ADDIN EN.CITE </w:instrText>
      </w:r>
      <w:r w:rsidR="0093726A">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93726A">
        <w:instrText xml:space="preserve"> ADDIN EN.CITE.DATA </w:instrText>
      </w:r>
      <w:r w:rsidR="0093726A">
        <w:fldChar w:fldCharType="end"/>
      </w:r>
      <w:r w:rsidR="0093726A">
        <w:fldChar w:fldCharType="separate"/>
      </w:r>
      <w:r w:rsidR="0093726A">
        <w:rPr>
          <w:noProof/>
        </w:rPr>
        <w:t>(Barboric et al., 2001)</w:t>
      </w:r>
      <w:r w:rsidR="0093726A">
        <w:fldChar w:fldCharType="end"/>
      </w:r>
      <w:r w:rsidR="00427CB5">
        <w:t>.</w:t>
      </w:r>
    </w:p>
    <w:p w14:paraId="004A986A" w14:textId="77777777" w:rsidR="003A1156" w:rsidRPr="003A1156" w:rsidRDefault="003A1156" w:rsidP="00392443">
      <w:pPr>
        <w:pStyle w:val="BodyText"/>
        <w:spacing w:line="480" w:lineRule="auto"/>
      </w:pPr>
    </w:p>
    <w:p w14:paraId="21322213" w14:textId="77777777" w:rsidR="0093726A" w:rsidRDefault="002C6B01" w:rsidP="00392443">
      <w:pPr>
        <w:pStyle w:val="Heading4"/>
        <w:spacing w:line="480" w:lineRule="auto"/>
      </w:pPr>
      <w:bookmarkStart w:id="8" w:name="references"/>
      <w:bookmarkEnd w:id="8"/>
      <w:r>
        <w:t>References</w:t>
      </w:r>
      <w:bookmarkStart w:id="9" w:name="figures-and-tables"/>
      <w:bookmarkEnd w:id="9"/>
    </w:p>
    <w:p w14:paraId="32F3E6E6" w14:textId="77777777" w:rsidR="0093726A" w:rsidRDefault="0093726A" w:rsidP="00392443">
      <w:pPr>
        <w:pStyle w:val="Heading4"/>
        <w:spacing w:line="480" w:lineRule="auto"/>
      </w:pPr>
    </w:p>
    <w:p w14:paraId="4C73323B" w14:textId="77777777" w:rsidR="00610911" w:rsidRPr="00610911" w:rsidRDefault="0093726A" w:rsidP="00610911">
      <w:pPr>
        <w:pStyle w:val="EndNoteBibliography"/>
        <w:spacing w:after="0"/>
        <w:rPr>
          <w:noProof/>
        </w:rPr>
      </w:pPr>
      <w:r>
        <w:fldChar w:fldCharType="begin"/>
      </w:r>
      <w:r>
        <w:instrText xml:space="preserve"> ADDIN EN.REFLIST </w:instrText>
      </w:r>
      <w:r>
        <w:fldChar w:fldCharType="separate"/>
      </w:r>
      <w:r w:rsidR="00610911" w:rsidRPr="00610911">
        <w:rPr>
          <w:noProof/>
        </w:rPr>
        <w:t>Adelman, K., and Lis, J.T. (2012). Promoter-proximal pausing of RNA polymerase II: emerging roles in metazoans. Nat Rev Genet</w:t>
      </w:r>
      <w:r w:rsidR="00610911" w:rsidRPr="00610911">
        <w:rPr>
          <w:i/>
          <w:noProof/>
        </w:rPr>
        <w:t xml:space="preserve"> 13</w:t>
      </w:r>
      <w:r w:rsidR="00610911" w:rsidRPr="00610911">
        <w:rPr>
          <w:noProof/>
        </w:rPr>
        <w:t>, 720-731.</w:t>
      </w:r>
    </w:p>
    <w:p w14:paraId="05A9A4DF" w14:textId="77777777" w:rsidR="00610911" w:rsidRPr="00610911" w:rsidRDefault="00610911" w:rsidP="00610911">
      <w:pPr>
        <w:pStyle w:val="EndNoteBibliography"/>
        <w:spacing w:after="0"/>
        <w:rPr>
          <w:noProof/>
        </w:rPr>
      </w:pPr>
      <w:r w:rsidRPr="00610911">
        <w:rPr>
          <w:noProof/>
        </w:rPr>
        <w:t>Barboric, M., Nissen, R.M., Kanazawa, S., Jabrane-Ferrat, N., and Peterlin, B.M. (2001). NF-kappaB binds P-TEFb to stimulate transcriptional elongation by RNA polymerase II. Mol Cell</w:t>
      </w:r>
      <w:r w:rsidRPr="00610911">
        <w:rPr>
          <w:i/>
          <w:noProof/>
        </w:rPr>
        <w:t xml:space="preserve"> 8</w:t>
      </w:r>
      <w:r w:rsidRPr="00610911">
        <w:rPr>
          <w:noProof/>
        </w:rPr>
        <w:t>, 327-337.</w:t>
      </w:r>
    </w:p>
    <w:p w14:paraId="5949CC93" w14:textId="77777777" w:rsidR="00610911" w:rsidRPr="00610911" w:rsidRDefault="00610911" w:rsidP="00610911">
      <w:pPr>
        <w:pStyle w:val="EndNoteBibliography"/>
        <w:spacing w:after="0"/>
        <w:rPr>
          <w:noProof/>
        </w:rPr>
      </w:pPr>
      <w:r w:rsidRPr="00610911">
        <w:rPr>
          <w:noProof/>
        </w:rPr>
        <w:lastRenderedPageBreak/>
        <w:t>Benoit, B., He, C.H., Zhang, F., Votruba, S.M., Tadros, W., Westwood, J.T., Smibert, C.A., Lipshitz, H.D., and Theurkauf, W.E. (2009). An essential role for the RNA-binding protein Smaug during the Drosophila maternal-to-zygotic transition. Development</w:t>
      </w:r>
      <w:r w:rsidRPr="00610911">
        <w:rPr>
          <w:i/>
          <w:noProof/>
        </w:rPr>
        <w:t xml:space="preserve"> 136</w:t>
      </w:r>
      <w:r w:rsidRPr="00610911">
        <w:rPr>
          <w:noProof/>
        </w:rPr>
        <w:t>, 923-932.</w:t>
      </w:r>
    </w:p>
    <w:p w14:paraId="6E7C9864" w14:textId="77777777" w:rsidR="00610911" w:rsidRPr="00610911" w:rsidRDefault="00610911" w:rsidP="00610911">
      <w:pPr>
        <w:pStyle w:val="EndNoteBibliography"/>
        <w:spacing w:after="0"/>
        <w:rPr>
          <w:noProof/>
        </w:rPr>
      </w:pPr>
      <w:r w:rsidRPr="00610911">
        <w:rPr>
          <w:noProof/>
        </w:rPr>
        <w:t>Blau, J., Xiao, H., McCracken, S., O'Hare, P., Greenblatt, J., and Bentley, D. (1996). Three functional classes of transcriptional activation domain. Mol Cell Biol</w:t>
      </w:r>
      <w:r w:rsidRPr="00610911">
        <w:rPr>
          <w:i/>
          <w:noProof/>
        </w:rPr>
        <w:t xml:space="preserve"> 16</w:t>
      </w:r>
      <w:r w:rsidRPr="00610911">
        <w:rPr>
          <w:noProof/>
        </w:rPr>
        <w:t>, 2044-2055.</w:t>
      </w:r>
    </w:p>
    <w:p w14:paraId="3E9FA416" w14:textId="77777777" w:rsidR="00610911" w:rsidRPr="00610911" w:rsidRDefault="00610911" w:rsidP="00610911">
      <w:pPr>
        <w:pStyle w:val="EndNoteBibliography"/>
        <w:spacing w:after="0"/>
        <w:rPr>
          <w:noProof/>
        </w:rPr>
      </w:pPr>
      <w:r w:rsidRPr="00610911">
        <w:rPr>
          <w:noProof/>
        </w:rPr>
        <w:t>Brown, J.B., Boley, N., Eisman, R., May, G.E., Stoiber, M.H., Duff, M.O., Booth, B.W., Wen, J., Park, S., Suzuki, A.M.</w:t>
      </w:r>
      <w:r w:rsidRPr="00610911">
        <w:rPr>
          <w:i/>
          <w:noProof/>
        </w:rPr>
        <w:t>, et al.</w:t>
      </w:r>
      <w:r w:rsidRPr="00610911">
        <w:rPr>
          <w:noProof/>
        </w:rPr>
        <w:t xml:space="preserve"> (2014). Diversity and dynamics of the Drosophila transcriptome. Nature</w:t>
      </w:r>
      <w:r w:rsidRPr="00610911">
        <w:rPr>
          <w:i/>
          <w:noProof/>
        </w:rPr>
        <w:t xml:space="preserve"> 512</w:t>
      </w:r>
      <w:r w:rsidRPr="00610911">
        <w:rPr>
          <w:noProof/>
        </w:rPr>
        <w:t>, 393-399.</w:t>
      </w:r>
    </w:p>
    <w:p w14:paraId="1F391909" w14:textId="77777777" w:rsidR="00610911" w:rsidRPr="00610911" w:rsidRDefault="00610911" w:rsidP="00610911">
      <w:pPr>
        <w:pStyle w:val="EndNoteBibliography"/>
        <w:spacing w:after="0"/>
        <w:rPr>
          <w:noProof/>
        </w:rPr>
      </w:pPr>
      <w:r w:rsidRPr="00610911">
        <w:rPr>
          <w:noProof/>
        </w:rPr>
        <w:t>Carrillo Oesterreich, F., Preibisch, S., and Neugebauer, K.M. (2010). Global analysis of nascent RNA reveals transcriptional pausing in terminal exons. Mol Cell</w:t>
      </w:r>
      <w:r w:rsidRPr="00610911">
        <w:rPr>
          <w:i/>
          <w:noProof/>
        </w:rPr>
        <w:t xml:space="preserve"> 40</w:t>
      </w:r>
      <w:r w:rsidRPr="00610911">
        <w:rPr>
          <w:noProof/>
        </w:rPr>
        <w:t>, 571-581.</w:t>
      </w:r>
    </w:p>
    <w:p w14:paraId="5FBAA88E" w14:textId="77777777" w:rsidR="00610911" w:rsidRPr="00610911" w:rsidRDefault="00610911" w:rsidP="00610911">
      <w:pPr>
        <w:pStyle w:val="EndNoteBibliography"/>
        <w:spacing w:after="0"/>
        <w:rPr>
          <w:noProof/>
        </w:rPr>
      </w:pPr>
      <w:r w:rsidRPr="00610911">
        <w:rPr>
          <w:noProof/>
        </w:rPr>
        <w:t>Cernilogar, F.M., Onorati, M.C., Kothe, G.O., Burroughs, A.M., Parsi, K.M., Breiling, A., Lo Sardo, F., Saxena, A., Miyoshi, K., Siomi, H.</w:t>
      </w:r>
      <w:r w:rsidRPr="00610911">
        <w:rPr>
          <w:i/>
          <w:noProof/>
        </w:rPr>
        <w:t>, et al.</w:t>
      </w:r>
      <w:r w:rsidRPr="00610911">
        <w:rPr>
          <w:noProof/>
        </w:rPr>
        <w:t xml:space="preserve"> (2011). Chromatin-associated RNA interference components contribute to transcriptional regulation in Drosophila. Nature</w:t>
      </w:r>
      <w:r w:rsidRPr="00610911">
        <w:rPr>
          <w:i/>
          <w:noProof/>
        </w:rPr>
        <w:t xml:space="preserve"> 480</w:t>
      </w:r>
      <w:r w:rsidRPr="00610911">
        <w:rPr>
          <w:noProof/>
        </w:rPr>
        <w:t>, 391-395.</w:t>
      </w:r>
    </w:p>
    <w:p w14:paraId="2CC296E3" w14:textId="77777777" w:rsidR="00610911" w:rsidRPr="00610911" w:rsidRDefault="00610911" w:rsidP="00610911">
      <w:pPr>
        <w:pStyle w:val="EndNoteBibliography"/>
        <w:spacing w:after="0"/>
        <w:rPr>
          <w:noProof/>
        </w:rPr>
      </w:pPr>
      <w:r w:rsidRPr="00610911">
        <w:rPr>
          <w:noProof/>
        </w:rPr>
        <w:t>De Renzis, S., Elemento, O., Tavazoie, S., and Wieschaus, E.F. (2007). Unmasking activation of the zygotic genome using chromosomal deletions in the Drosophila embryo. PLoS Biol</w:t>
      </w:r>
      <w:r w:rsidRPr="00610911">
        <w:rPr>
          <w:i/>
          <w:noProof/>
        </w:rPr>
        <w:t xml:space="preserve"> 5</w:t>
      </w:r>
      <w:r w:rsidRPr="00610911">
        <w:rPr>
          <w:noProof/>
        </w:rPr>
        <w:t>, e117.</w:t>
      </w:r>
    </w:p>
    <w:p w14:paraId="5AD2232B" w14:textId="77777777" w:rsidR="00610911" w:rsidRPr="00610911" w:rsidRDefault="00610911" w:rsidP="00610911">
      <w:pPr>
        <w:pStyle w:val="EndNoteBibliography"/>
        <w:spacing w:after="0"/>
        <w:rPr>
          <w:noProof/>
        </w:rPr>
      </w:pPr>
      <w:r w:rsidRPr="00610911">
        <w:rPr>
          <w:noProof/>
        </w:rPr>
        <w:t>Fu, X., Fu, N., Guo, S., Yan, Z., Xu, Y., Hu, H., Menzel, C., Chen, W., Li, Y., Zeng, R.</w:t>
      </w:r>
      <w:r w:rsidRPr="00610911">
        <w:rPr>
          <w:i/>
          <w:noProof/>
        </w:rPr>
        <w:t>, et al.</w:t>
      </w:r>
      <w:r w:rsidRPr="00610911">
        <w:rPr>
          <w:noProof/>
        </w:rPr>
        <w:t xml:space="preserve"> (2009). Estimating accuracy of RNA-Seq and microarrays with proteomics. BMC Genomics</w:t>
      </w:r>
      <w:r w:rsidRPr="00610911">
        <w:rPr>
          <w:i/>
          <w:noProof/>
        </w:rPr>
        <w:t xml:space="preserve"> 10</w:t>
      </w:r>
      <w:r w:rsidRPr="00610911">
        <w:rPr>
          <w:noProof/>
        </w:rPr>
        <w:t>, 161.</w:t>
      </w:r>
    </w:p>
    <w:p w14:paraId="6F7377C9" w14:textId="77777777" w:rsidR="00610911" w:rsidRPr="00610911" w:rsidRDefault="00610911" w:rsidP="00610911">
      <w:pPr>
        <w:pStyle w:val="EndNoteBibliography"/>
        <w:spacing w:after="0"/>
        <w:rPr>
          <w:noProof/>
        </w:rPr>
      </w:pPr>
      <w:r w:rsidRPr="00610911">
        <w:rPr>
          <w:noProof/>
        </w:rPr>
        <w:t>Graveley, B.R., Brooks, A.N., Carlson, J.W., Duff, M.O., Landolin, J.M., Yang, L., Artieri, C.G., van Baren, M.J., Boley, N., Booth, B.W.</w:t>
      </w:r>
      <w:r w:rsidRPr="00610911">
        <w:rPr>
          <w:i/>
          <w:noProof/>
        </w:rPr>
        <w:t>, et al.</w:t>
      </w:r>
      <w:r w:rsidRPr="00610911">
        <w:rPr>
          <w:noProof/>
        </w:rPr>
        <w:t xml:space="preserve"> (2011). The developmental transcriptome of Drosophila melanogaster. Nature</w:t>
      </w:r>
      <w:r w:rsidRPr="00610911">
        <w:rPr>
          <w:i/>
          <w:noProof/>
        </w:rPr>
        <w:t xml:space="preserve"> 471</w:t>
      </w:r>
      <w:r w:rsidRPr="00610911">
        <w:rPr>
          <w:noProof/>
        </w:rPr>
        <w:t>, 473-479.</w:t>
      </w:r>
    </w:p>
    <w:p w14:paraId="65EEFBB7" w14:textId="77777777" w:rsidR="00610911" w:rsidRPr="00610911" w:rsidRDefault="00610911" w:rsidP="00610911">
      <w:pPr>
        <w:pStyle w:val="EndNoteBibliography"/>
        <w:spacing w:after="0"/>
        <w:rPr>
          <w:noProof/>
        </w:rPr>
      </w:pPr>
      <w:r w:rsidRPr="00610911">
        <w:rPr>
          <w:noProof/>
        </w:rPr>
        <w:t>Gromak, N., West, S., and Proudfoot, N.J. (2006). Pause sites promote transcriptional termination of mammalian RNA polymerase II. Mol Cell Biol</w:t>
      </w:r>
      <w:r w:rsidRPr="00610911">
        <w:rPr>
          <w:i/>
          <w:noProof/>
        </w:rPr>
        <w:t xml:space="preserve"> 26</w:t>
      </w:r>
      <w:r w:rsidRPr="00610911">
        <w:rPr>
          <w:noProof/>
        </w:rPr>
        <w:t>, 3986-3996.</w:t>
      </w:r>
    </w:p>
    <w:p w14:paraId="5267C349" w14:textId="77777777" w:rsidR="00610911" w:rsidRPr="00610911" w:rsidRDefault="00610911" w:rsidP="00610911">
      <w:pPr>
        <w:pStyle w:val="EndNoteBibliography"/>
        <w:spacing w:after="0"/>
        <w:rPr>
          <w:noProof/>
        </w:rPr>
      </w:pPr>
      <w:r w:rsidRPr="00610911">
        <w:rPr>
          <w:noProof/>
        </w:rPr>
        <w:t>Harrison, M.M., Li, X.Y., Kaplan, T., Botchan, M.R., and Eisen, M.B. (2011). Zelda binding in the early Drosophila melanogaster embryo marks regions subsequently activated at the maternal-to-zygotic transition. PLoS Genet</w:t>
      </w:r>
      <w:r w:rsidRPr="00610911">
        <w:rPr>
          <w:i/>
          <w:noProof/>
        </w:rPr>
        <w:t xml:space="preserve"> 7</w:t>
      </w:r>
      <w:r w:rsidRPr="00610911">
        <w:rPr>
          <w:noProof/>
        </w:rPr>
        <w:t>, e1002266.</w:t>
      </w:r>
    </w:p>
    <w:p w14:paraId="5F488026" w14:textId="77777777" w:rsidR="00610911" w:rsidRPr="00610911" w:rsidRDefault="00610911" w:rsidP="00610911">
      <w:pPr>
        <w:pStyle w:val="EndNoteBibliography"/>
        <w:spacing w:after="0"/>
        <w:rPr>
          <w:noProof/>
        </w:rPr>
      </w:pPr>
      <w:r w:rsidRPr="00610911">
        <w:rPr>
          <w:noProof/>
        </w:rPr>
        <w:t>Khodor, Y.L., Rodriguez, J., Abruzzi, K.C., Tang, C.H.A., Marr, M.T., and Rosbash, M. (2011). Nascent-seq indicates widespread cotranscriptional pre-mRNA splicing in Drosophila. Genes &amp;amp; Development</w:t>
      </w:r>
      <w:r w:rsidRPr="00610911">
        <w:rPr>
          <w:i/>
          <w:noProof/>
        </w:rPr>
        <w:t xml:space="preserve"> 25</w:t>
      </w:r>
      <w:r w:rsidRPr="00610911">
        <w:rPr>
          <w:noProof/>
        </w:rPr>
        <w:t>, 2502-2512.</w:t>
      </w:r>
    </w:p>
    <w:p w14:paraId="788B839D" w14:textId="77777777" w:rsidR="00610911" w:rsidRPr="00610911" w:rsidRDefault="00610911" w:rsidP="00610911">
      <w:pPr>
        <w:pStyle w:val="EndNoteBibliography"/>
        <w:spacing w:after="0"/>
        <w:rPr>
          <w:noProof/>
        </w:rPr>
      </w:pPr>
      <w:r w:rsidRPr="00610911">
        <w:rPr>
          <w:noProof/>
        </w:rPr>
        <w:t>Li, X.Y., Harrison, M.M., Villalta, J.E., Kaplan, T., and Eisen, M.B. (2014). Establishment of regions of genomic activity during the Drosophila maternal to zygotic transition. Elife</w:t>
      </w:r>
      <w:r w:rsidRPr="00610911">
        <w:rPr>
          <w:i/>
          <w:noProof/>
        </w:rPr>
        <w:t xml:space="preserve"> 3</w:t>
      </w:r>
      <w:r w:rsidRPr="00610911">
        <w:rPr>
          <w:noProof/>
        </w:rPr>
        <w:t>.</w:t>
      </w:r>
    </w:p>
    <w:p w14:paraId="442D4CC6" w14:textId="77777777" w:rsidR="00610911" w:rsidRPr="00610911" w:rsidRDefault="00610911" w:rsidP="00610911">
      <w:pPr>
        <w:pStyle w:val="EndNoteBibliography"/>
        <w:spacing w:after="0"/>
        <w:rPr>
          <w:noProof/>
        </w:rPr>
      </w:pPr>
      <w:r w:rsidRPr="00610911">
        <w:rPr>
          <w:noProof/>
        </w:rPr>
        <w:t>Liang, H.L., Nien, C.Y., Liu, H.Y., Metzstein, M.M., Kirov, N., and Rushlow, C. (2008). The zinc-finger protein Zelda is a key activator of the early zygotic genome in Drosophila. Nature</w:t>
      </w:r>
      <w:r w:rsidRPr="00610911">
        <w:rPr>
          <w:i/>
          <w:noProof/>
        </w:rPr>
        <w:t xml:space="preserve"> 456</w:t>
      </w:r>
      <w:r w:rsidRPr="00610911">
        <w:rPr>
          <w:noProof/>
        </w:rPr>
        <w:t>, 400-403.</w:t>
      </w:r>
    </w:p>
    <w:p w14:paraId="6CBE5428" w14:textId="77777777" w:rsidR="00610911" w:rsidRPr="00610911" w:rsidRDefault="00610911" w:rsidP="00610911">
      <w:pPr>
        <w:pStyle w:val="EndNoteBibliography"/>
        <w:spacing w:after="0"/>
        <w:rPr>
          <w:noProof/>
        </w:rPr>
      </w:pPr>
      <w:r w:rsidRPr="00610911">
        <w:rPr>
          <w:noProof/>
        </w:rPr>
        <w:t>Nechaev, S., and Adelman, K. (2008). Promoter-proximal Pol II: when stalling speeds things up. Cell Cycle</w:t>
      </w:r>
      <w:r w:rsidRPr="00610911">
        <w:rPr>
          <w:i/>
          <w:noProof/>
        </w:rPr>
        <w:t xml:space="preserve"> 7</w:t>
      </w:r>
      <w:r w:rsidRPr="00610911">
        <w:rPr>
          <w:noProof/>
        </w:rPr>
        <w:t>, 1539-1544.</w:t>
      </w:r>
    </w:p>
    <w:p w14:paraId="656DDE5A" w14:textId="77777777" w:rsidR="00610911" w:rsidRPr="00610911" w:rsidRDefault="00610911" w:rsidP="00610911">
      <w:pPr>
        <w:pStyle w:val="EndNoteBibliography"/>
        <w:spacing w:after="0"/>
        <w:rPr>
          <w:noProof/>
        </w:rPr>
      </w:pPr>
      <w:r w:rsidRPr="00610911">
        <w:rPr>
          <w:noProof/>
        </w:rPr>
        <w:t>Nechaev, S., Fargo, D.C., dos Santos, G., Liu, L., Gao, Y., and Adelman, K. (2010). Global Analysis of Short RNAs Reveals Widespread Promoter-Proximal Stalling and Arrest of Pol II in Drosophila. Science</w:t>
      </w:r>
      <w:r w:rsidRPr="00610911">
        <w:rPr>
          <w:i/>
          <w:noProof/>
        </w:rPr>
        <w:t xml:space="preserve"> 327</w:t>
      </w:r>
      <w:r w:rsidRPr="00610911">
        <w:rPr>
          <w:noProof/>
        </w:rPr>
        <w:t>, 335-338.</w:t>
      </w:r>
    </w:p>
    <w:p w14:paraId="4203FE63" w14:textId="77777777" w:rsidR="00610911" w:rsidRPr="00610911" w:rsidRDefault="00610911" w:rsidP="00610911">
      <w:pPr>
        <w:pStyle w:val="EndNoteBibliography"/>
        <w:spacing w:after="0"/>
        <w:rPr>
          <w:noProof/>
        </w:rPr>
      </w:pPr>
      <w:r w:rsidRPr="00610911">
        <w:rPr>
          <w:noProof/>
        </w:rPr>
        <w:t>Perry, M.W., Boettiger, A.N., Bothma, J.P., and Levine, M. (2010). Shadow Enhancers Foster Robustness of Drosophila Gastrulation. Current Biology</w:t>
      </w:r>
      <w:r w:rsidRPr="00610911">
        <w:rPr>
          <w:i/>
          <w:noProof/>
        </w:rPr>
        <w:t xml:space="preserve"> 20</w:t>
      </w:r>
      <w:r w:rsidRPr="00610911">
        <w:rPr>
          <w:noProof/>
        </w:rPr>
        <w:t>, 1562-1567.</w:t>
      </w:r>
    </w:p>
    <w:p w14:paraId="12C2AAFC" w14:textId="77777777" w:rsidR="00610911" w:rsidRPr="00610911" w:rsidRDefault="00610911" w:rsidP="00610911">
      <w:pPr>
        <w:pStyle w:val="EndNoteBibliography"/>
        <w:spacing w:after="0"/>
        <w:rPr>
          <w:noProof/>
        </w:rPr>
      </w:pPr>
      <w:r w:rsidRPr="00610911">
        <w:rPr>
          <w:noProof/>
        </w:rPr>
        <w:t>Pritchard, D.K., and Schubiger, G. (1996). Activation of transcription in Drosophila embryos is a gradual process mediated by the nucleocytoplasmic ratio. Genes Dev</w:t>
      </w:r>
      <w:r w:rsidRPr="00610911">
        <w:rPr>
          <w:i/>
          <w:noProof/>
        </w:rPr>
        <w:t xml:space="preserve"> 10</w:t>
      </w:r>
      <w:r w:rsidRPr="00610911">
        <w:rPr>
          <w:noProof/>
        </w:rPr>
        <w:t>, 1131-1142.</w:t>
      </w:r>
    </w:p>
    <w:p w14:paraId="21342A6C" w14:textId="77777777" w:rsidR="00610911" w:rsidRPr="00610911" w:rsidRDefault="00610911" w:rsidP="00610911">
      <w:pPr>
        <w:pStyle w:val="EndNoteBibliography"/>
        <w:spacing w:after="0"/>
        <w:rPr>
          <w:noProof/>
        </w:rPr>
      </w:pPr>
      <w:r w:rsidRPr="00610911">
        <w:rPr>
          <w:noProof/>
        </w:rPr>
        <w:t>Roberts, A., Trapnell, C., Donaghey, J., Rinn, J.L., and Pachter, L. (2011). Improving RNA-Seq expression estimates by correcting for fragment bias. Genome Biol</w:t>
      </w:r>
      <w:r w:rsidRPr="00610911">
        <w:rPr>
          <w:i/>
          <w:noProof/>
        </w:rPr>
        <w:t xml:space="preserve"> 12</w:t>
      </w:r>
      <w:r w:rsidRPr="00610911">
        <w:rPr>
          <w:noProof/>
        </w:rPr>
        <w:t>, R22.</w:t>
      </w:r>
    </w:p>
    <w:p w14:paraId="57FAE9E2" w14:textId="77777777" w:rsidR="00610911" w:rsidRPr="00610911" w:rsidRDefault="00610911" w:rsidP="00610911">
      <w:pPr>
        <w:pStyle w:val="EndNoteBibliography"/>
        <w:spacing w:after="0"/>
        <w:rPr>
          <w:noProof/>
        </w:rPr>
      </w:pPr>
      <w:r w:rsidRPr="00610911">
        <w:rPr>
          <w:noProof/>
        </w:rPr>
        <w:lastRenderedPageBreak/>
        <w:t>Rodriguez, J., Tang, C.-H.A., Khodor, Y.L., Vodala, S., Menet, J.S., and Rosbash, M. (2013). Nascent-Seq analysis of Drosophila cycling gene expression. Proceedings of the National Academy of Sciences</w:t>
      </w:r>
      <w:r w:rsidRPr="00610911">
        <w:rPr>
          <w:i/>
          <w:noProof/>
        </w:rPr>
        <w:t xml:space="preserve"> 110</w:t>
      </w:r>
      <w:r w:rsidRPr="00610911">
        <w:rPr>
          <w:noProof/>
        </w:rPr>
        <w:t>, E275-284.</w:t>
      </w:r>
    </w:p>
    <w:p w14:paraId="4C7A1284" w14:textId="77777777" w:rsidR="00610911" w:rsidRPr="00610911" w:rsidRDefault="00610911" w:rsidP="00610911">
      <w:pPr>
        <w:pStyle w:val="EndNoteBibliography"/>
        <w:spacing w:after="0"/>
        <w:rPr>
          <w:noProof/>
        </w:rPr>
      </w:pPr>
      <w:r w:rsidRPr="00610911">
        <w:rPr>
          <w:noProof/>
        </w:rPr>
        <w:t>Schneider, D.S., Hudson, K.L., Lin, T.Y., and Anderson, K.V. (1991). Dominant and recessive mutations define functional domains of Toll, a transmembrane protein required for dorsal-ventral polarity in the Drosophila embryo. Genes Dev</w:t>
      </w:r>
      <w:r w:rsidRPr="00610911">
        <w:rPr>
          <w:i/>
          <w:noProof/>
        </w:rPr>
        <w:t xml:space="preserve"> 5</w:t>
      </w:r>
      <w:r w:rsidRPr="00610911">
        <w:rPr>
          <w:noProof/>
        </w:rPr>
        <w:t>, 797-807.</w:t>
      </w:r>
    </w:p>
    <w:p w14:paraId="621E9656" w14:textId="77777777" w:rsidR="00610911" w:rsidRPr="00610911" w:rsidRDefault="00610911" w:rsidP="00610911">
      <w:pPr>
        <w:pStyle w:val="EndNoteBibliography"/>
        <w:spacing w:after="0"/>
        <w:rPr>
          <w:noProof/>
        </w:rPr>
      </w:pPr>
      <w:r w:rsidRPr="00610911">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610911">
        <w:rPr>
          <w:i/>
          <w:noProof/>
        </w:rPr>
        <w:t xml:space="preserve"> 12</w:t>
      </w:r>
      <w:r w:rsidRPr="00610911">
        <w:rPr>
          <w:noProof/>
        </w:rPr>
        <w:t>, 143-155.</w:t>
      </w:r>
    </w:p>
    <w:p w14:paraId="4F13DC79" w14:textId="77777777" w:rsidR="00610911" w:rsidRPr="00610911" w:rsidRDefault="00610911" w:rsidP="00610911">
      <w:pPr>
        <w:pStyle w:val="EndNoteBibliography"/>
        <w:spacing w:after="0"/>
        <w:rPr>
          <w:noProof/>
        </w:rPr>
      </w:pPr>
      <w:r w:rsidRPr="00610911">
        <w:rPr>
          <w:noProof/>
        </w:rPr>
        <w:t>Tadros, W., and Lipshitz, H.D. (2009). The maternal-to-zygotic transition: a play in two acts. Development</w:t>
      </w:r>
      <w:r w:rsidRPr="00610911">
        <w:rPr>
          <w:i/>
          <w:noProof/>
        </w:rPr>
        <w:t xml:space="preserve"> 136</w:t>
      </w:r>
      <w:r w:rsidRPr="00610911">
        <w:rPr>
          <w:noProof/>
        </w:rPr>
        <w:t>, 3033-3042.</w:t>
      </w:r>
    </w:p>
    <w:p w14:paraId="78C3EDE2" w14:textId="77777777" w:rsidR="00610911" w:rsidRPr="00610911" w:rsidRDefault="00610911" w:rsidP="00610911">
      <w:pPr>
        <w:pStyle w:val="EndNoteBibliography"/>
        <w:spacing w:after="0"/>
        <w:rPr>
          <w:noProof/>
        </w:rPr>
      </w:pPr>
      <w:r w:rsidRPr="00610911">
        <w:rPr>
          <w:noProof/>
        </w:rPr>
        <w:t>Thomsen, S., Anders, S., Janga, S.C., Huber, W., and Alonso, C.R. (2010). Genome-wide analysis of mRNA decay patterns during early Drosophila development. Genome biology</w:t>
      </w:r>
      <w:r w:rsidRPr="00610911">
        <w:rPr>
          <w:i/>
          <w:noProof/>
        </w:rPr>
        <w:t xml:space="preserve"> 11</w:t>
      </w:r>
      <w:r w:rsidRPr="00610911">
        <w:rPr>
          <w:noProof/>
        </w:rPr>
        <w:t>, R93.</w:t>
      </w:r>
    </w:p>
    <w:p w14:paraId="4CA3210C" w14:textId="77777777" w:rsidR="00610911" w:rsidRPr="00610911" w:rsidRDefault="00610911" w:rsidP="00610911">
      <w:pPr>
        <w:pStyle w:val="EndNoteBibliography"/>
        <w:spacing w:after="0"/>
        <w:rPr>
          <w:noProof/>
        </w:rPr>
      </w:pPr>
      <w:r w:rsidRPr="00610911">
        <w:rPr>
          <w:noProof/>
        </w:rPr>
        <w:t>Tomancak, P., Beaton, A., Weiszmann, R., Kwan, E., Shu, S., Lewis, S.E., Richards, S., Ashburner, M., Hartenstein, V., and Celniker, S.E. (2002). Systematic determination of patterns of gene expression during Drosophila embryogenesis. Genome Biol</w:t>
      </w:r>
      <w:r w:rsidRPr="00610911">
        <w:rPr>
          <w:i/>
          <w:noProof/>
        </w:rPr>
        <w:t xml:space="preserve"> 3</w:t>
      </w:r>
      <w:r w:rsidRPr="00610911">
        <w:rPr>
          <w:noProof/>
        </w:rPr>
        <w:t>, 0081-0088.</w:t>
      </w:r>
    </w:p>
    <w:p w14:paraId="7897FC30" w14:textId="77777777" w:rsidR="00610911" w:rsidRPr="00610911" w:rsidRDefault="00610911" w:rsidP="00610911">
      <w:pPr>
        <w:pStyle w:val="EndNoteBibliography"/>
        <w:spacing w:after="0"/>
        <w:rPr>
          <w:noProof/>
        </w:rPr>
      </w:pPr>
      <w:r w:rsidRPr="00610911">
        <w:rPr>
          <w:noProof/>
        </w:rPr>
        <w:t>Wuarin, J., and Schibler, U. (1994). Physical isolation of nascent RNA chains transcribed by RNA polymerase II: evidence for cotranscriptional splicing. Molecular and Cellular Biology</w:t>
      </w:r>
      <w:r w:rsidRPr="00610911">
        <w:rPr>
          <w:i/>
          <w:noProof/>
        </w:rPr>
        <w:t xml:space="preserve"> 14</w:t>
      </w:r>
      <w:r w:rsidRPr="00610911">
        <w:rPr>
          <w:noProof/>
        </w:rPr>
        <w:t>, 7219-7225.</w:t>
      </w:r>
    </w:p>
    <w:p w14:paraId="1249F3D2" w14:textId="77777777" w:rsidR="00610911" w:rsidRPr="00610911" w:rsidRDefault="00610911" w:rsidP="00610911">
      <w:pPr>
        <w:pStyle w:val="EndNoteBibliography"/>
        <w:spacing w:after="0"/>
        <w:rPr>
          <w:noProof/>
        </w:rPr>
      </w:pPr>
      <w:r w:rsidRPr="00610911">
        <w:rPr>
          <w:noProof/>
        </w:rPr>
        <w:t>Xu, Z., Chen, H., Ling, J., Yu, D., Struffi, P., and Small, S. (2014). Impacts of the ubiquitous factor Zelda on Bicoid-dependent DNA binding and transcription in Drosophila. Genes &amp;amp; Development</w:t>
      </w:r>
      <w:r w:rsidRPr="00610911">
        <w:rPr>
          <w:i/>
          <w:noProof/>
        </w:rPr>
        <w:t xml:space="preserve"> 28</w:t>
      </w:r>
      <w:r w:rsidRPr="00610911">
        <w:rPr>
          <w:noProof/>
        </w:rPr>
        <w:t>, 608-621.</w:t>
      </w:r>
    </w:p>
    <w:p w14:paraId="3CAE9A62" w14:textId="77777777" w:rsidR="00610911" w:rsidRPr="00610911" w:rsidRDefault="00610911" w:rsidP="00610911">
      <w:pPr>
        <w:pStyle w:val="EndNoteBibliography"/>
        <w:rPr>
          <w:noProof/>
        </w:rPr>
      </w:pPr>
      <w:r w:rsidRPr="00610911">
        <w:rPr>
          <w:noProof/>
        </w:rPr>
        <w:t>Zeitlinger, J., Stark, A., Kellis, M., Hong, J.-W., Nechaev, S., Adelman, K., Levine, M., and Young, R.A. (2007). RNA polymerase stalling at developmental control genes in the Drosophila melanogaster embryo. Nature genetics</w:t>
      </w:r>
      <w:r w:rsidRPr="00610911">
        <w:rPr>
          <w:i/>
          <w:noProof/>
        </w:rPr>
        <w:t xml:space="preserve"> 39</w:t>
      </w:r>
      <w:r w:rsidRPr="00610911">
        <w:rPr>
          <w:noProof/>
        </w:rPr>
        <w:t>, 1512-1516.</w:t>
      </w:r>
    </w:p>
    <w:p w14:paraId="4BE77F31" w14:textId="4C8F9E09" w:rsidR="00692974" w:rsidRDefault="0093726A" w:rsidP="00392443">
      <w:pPr>
        <w:pStyle w:val="Heading4"/>
        <w:spacing w:line="480" w:lineRule="auto"/>
      </w:pPr>
      <w:r>
        <w:fldChar w:fldCharType="end"/>
      </w:r>
    </w:p>
    <w:sectPr w:rsidR="0069297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3D1B67" w14:textId="77777777" w:rsidR="000778C7" w:rsidRDefault="000778C7">
      <w:pPr>
        <w:spacing w:after="0"/>
      </w:pPr>
      <w:r>
        <w:separator/>
      </w:r>
    </w:p>
  </w:endnote>
  <w:endnote w:type="continuationSeparator" w:id="0">
    <w:p w14:paraId="56A8F04A" w14:textId="77777777" w:rsidR="000778C7" w:rsidRDefault="000778C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F5E49" w14:textId="77777777" w:rsidR="000778C7" w:rsidRDefault="000778C7">
      <w:r>
        <w:separator/>
      </w:r>
    </w:p>
  </w:footnote>
  <w:footnote w:type="continuationSeparator" w:id="0">
    <w:p w14:paraId="5DC6F9A6" w14:textId="77777777" w:rsidR="000778C7" w:rsidRDefault="000778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7BFFBC8"/>
    <w:multiLevelType w:val="multilevel"/>
    <w:tmpl w:val="85BCFC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0ED0B10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385&lt;/item&gt;&lt;item&gt;1150&lt;/item&gt;&lt;item&gt;1350&lt;/item&gt;&lt;item&gt;1471&lt;/item&gt;&lt;item&gt;1782&lt;/item&gt;&lt;item&gt;1928&lt;/item&gt;&lt;item&gt;2081&lt;/item&gt;&lt;item&gt;3006&lt;/item&gt;&lt;item&gt;3010&lt;/item&gt;&lt;item&gt;3044&lt;/item&gt;&lt;item&gt;3144&lt;/item&gt;&lt;item&gt;3146&lt;/item&gt;&lt;item&gt;3147&lt;/item&gt;&lt;item&gt;3149&lt;/item&gt;&lt;item&gt;3150&lt;/item&gt;&lt;item&gt;3151&lt;/item&gt;&lt;item&gt;3152&lt;/item&gt;&lt;item&gt;3153&lt;/item&gt;&lt;item&gt;3154&lt;/item&gt;&lt;item&gt;3155&lt;/item&gt;&lt;item&gt;3156&lt;/item&gt;&lt;item&gt;3157&lt;/item&gt;&lt;item&gt;3159&lt;/item&gt;&lt;item&gt;3161&lt;/item&gt;&lt;item&gt;3162&lt;/item&gt;&lt;item&gt;3163&lt;/item&gt;&lt;item&gt;3164&lt;/item&gt;&lt;item&gt;3165&lt;/item&gt;&lt;item&gt;3166&lt;/item&gt;&lt;/record-ids&gt;&lt;/item&gt;&lt;/Libraries&gt;"/>
  </w:docVars>
  <w:rsids>
    <w:rsidRoot w:val="00590D07"/>
    <w:rsid w:val="00011C8B"/>
    <w:rsid w:val="000761A6"/>
    <w:rsid w:val="000778C7"/>
    <w:rsid w:val="000E6892"/>
    <w:rsid w:val="00127FD7"/>
    <w:rsid w:val="00131A23"/>
    <w:rsid w:val="00151771"/>
    <w:rsid w:val="00197D12"/>
    <w:rsid w:val="00205682"/>
    <w:rsid w:val="00207E2F"/>
    <w:rsid w:val="00241459"/>
    <w:rsid w:val="002534AA"/>
    <w:rsid w:val="002C2A48"/>
    <w:rsid w:val="002C43ED"/>
    <w:rsid w:val="002C6B01"/>
    <w:rsid w:val="002F2A73"/>
    <w:rsid w:val="002F4B7D"/>
    <w:rsid w:val="003369DA"/>
    <w:rsid w:val="00352387"/>
    <w:rsid w:val="003670B6"/>
    <w:rsid w:val="00392443"/>
    <w:rsid w:val="003A1156"/>
    <w:rsid w:val="004011C8"/>
    <w:rsid w:val="0041031A"/>
    <w:rsid w:val="00427CB5"/>
    <w:rsid w:val="004311A5"/>
    <w:rsid w:val="00452672"/>
    <w:rsid w:val="004611B3"/>
    <w:rsid w:val="004901DE"/>
    <w:rsid w:val="004B1FFD"/>
    <w:rsid w:val="004E29B3"/>
    <w:rsid w:val="005266FA"/>
    <w:rsid w:val="00536021"/>
    <w:rsid w:val="00554634"/>
    <w:rsid w:val="00556A1F"/>
    <w:rsid w:val="00561695"/>
    <w:rsid w:val="00590D07"/>
    <w:rsid w:val="00593895"/>
    <w:rsid w:val="005A5F61"/>
    <w:rsid w:val="005A7761"/>
    <w:rsid w:val="005B4A33"/>
    <w:rsid w:val="005B672F"/>
    <w:rsid w:val="005E5117"/>
    <w:rsid w:val="00610911"/>
    <w:rsid w:val="00612FFD"/>
    <w:rsid w:val="0061791A"/>
    <w:rsid w:val="00636044"/>
    <w:rsid w:val="00641A4D"/>
    <w:rsid w:val="006755D4"/>
    <w:rsid w:val="00692974"/>
    <w:rsid w:val="006B09BB"/>
    <w:rsid w:val="00711590"/>
    <w:rsid w:val="00733885"/>
    <w:rsid w:val="00742CD1"/>
    <w:rsid w:val="00784D58"/>
    <w:rsid w:val="00805066"/>
    <w:rsid w:val="0083242A"/>
    <w:rsid w:val="008B7B7F"/>
    <w:rsid w:val="008D226D"/>
    <w:rsid w:val="008D6863"/>
    <w:rsid w:val="008E6909"/>
    <w:rsid w:val="00931F1D"/>
    <w:rsid w:val="009344D2"/>
    <w:rsid w:val="0093726A"/>
    <w:rsid w:val="00965BCD"/>
    <w:rsid w:val="00973F2C"/>
    <w:rsid w:val="00974AF4"/>
    <w:rsid w:val="00975EA3"/>
    <w:rsid w:val="009E4EB0"/>
    <w:rsid w:val="00A42A69"/>
    <w:rsid w:val="00A67E88"/>
    <w:rsid w:val="00AA275B"/>
    <w:rsid w:val="00AA75CF"/>
    <w:rsid w:val="00AF254D"/>
    <w:rsid w:val="00B86B75"/>
    <w:rsid w:val="00B94878"/>
    <w:rsid w:val="00BC48D5"/>
    <w:rsid w:val="00BD4A44"/>
    <w:rsid w:val="00BE648A"/>
    <w:rsid w:val="00C16C79"/>
    <w:rsid w:val="00C36279"/>
    <w:rsid w:val="00C80B87"/>
    <w:rsid w:val="00CB74DC"/>
    <w:rsid w:val="00CC25A8"/>
    <w:rsid w:val="00D25519"/>
    <w:rsid w:val="00D67DAC"/>
    <w:rsid w:val="00D7635C"/>
    <w:rsid w:val="00DF0E0B"/>
    <w:rsid w:val="00DF3BEE"/>
    <w:rsid w:val="00E1075F"/>
    <w:rsid w:val="00E315A3"/>
    <w:rsid w:val="00E513DE"/>
    <w:rsid w:val="00E60A07"/>
    <w:rsid w:val="00E75EF2"/>
    <w:rsid w:val="00E80EA8"/>
    <w:rsid w:val="00F37FD0"/>
    <w:rsid w:val="00F71471"/>
    <w:rsid w:val="00F8262E"/>
    <w:rsid w:val="00F82BCD"/>
    <w:rsid w:val="00F91986"/>
    <w:rsid w:val="00FA7F2E"/>
    <w:rsid w:val="00FE5A3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40C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rsid w:val="0093726A"/>
    <w:pPr>
      <w:spacing w:after="0"/>
      <w:jc w:val="center"/>
    </w:pPr>
    <w:rPr>
      <w:rFonts w:ascii="Calibri" w:hAnsi="Calibri"/>
    </w:rPr>
  </w:style>
  <w:style w:type="paragraph" w:customStyle="1" w:styleId="EndNoteBibliography">
    <w:name w:val="EndNote Bibliography"/>
    <w:basedOn w:val="Normal"/>
    <w:rsid w:val="0093726A"/>
    <w:rPr>
      <w:rFonts w:ascii="Calibri" w:hAnsi="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4</TotalTime>
  <Pages>11</Pages>
  <Words>8896</Words>
  <Characters>50709</Characters>
  <Application>Microsoft Macintosh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59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Michael Chambers</cp:lastModifiedBy>
  <cp:revision>56</cp:revision>
  <dcterms:created xsi:type="dcterms:W3CDTF">2015-11-03T02:51:00Z</dcterms:created>
  <dcterms:modified xsi:type="dcterms:W3CDTF">2015-11-09T11:13:00Z</dcterms:modified>
</cp:coreProperties>
</file>